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C82DDB" w14:textId="77777777" w:rsidR="009E283A" w:rsidRPr="00127D2D" w:rsidRDefault="009E283A" w:rsidP="00851D99">
      <w:pPr>
        <w:pStyle w:val="Heading1"/>
      </w:pPr>
      <w:r w:rsidRPr="00127D2D">
        <w:t>Installing R, RStudio and dartR</w:t>
      </w:r>
    </w:p>
    <w:p w14:paraId="7A941E65" w14:textId="46F07CEF" w:rsidR="009E283A" w:rsidRPr="00127D2D" w:rsidRDefault="00D828F9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127D2D">
        <w:rPr>
          <w:rFonts w:cstheme="minorHAnsi"/>
        </w:rPr>
        <w:t xml:space="preserve">We will be using </w:t>
      </w:r>
      <w:r w:rsidRPr="004F6BE8">
        <w:rPr>
          <w:rFonts w:cstheme="minorHAnsi"/>
          <w:b/>
          <w:bCs/>
        </w:rPr>
        <w:t>R</w:t>
      </w:r>
      <w:r w:rsidRPr="00127D2D">
        <w:rPr>
          <w:rFonts w:cstheme="minorHAnsi"/>
        </w:rPr>
        <w:t xml:space="preserve">, </w:t>
      </w:r>
      <w:r w:rsidRPr="004F6BE8">
        <w:rPr>
          <w:rFonts w:cstheme="minorHAnsi"/>
          <w:b/>
          <w:bCs/>
        </w:rPr>
        <w:t>RStudio</w:t>
      </w:r>
      <w:r w:rsidRPr="00127D2D">
        <w:rPr>
          <w:rFonts w:cstheme="minorHAnsi"/>
        </w:rPr>
        <w:t xml:space="preserve"> and </w:t>
      </w:r>
      <w:r w:rsidRPr="004F6BE8">
        <w:rPr>
          <w:rFonts w:cstheme="minorHAnsi"/>
          <w:b/>
          <w:bCs/>
        </w:rPr>
        <w:t>dartR</w:t>
      </w:r>
      <w:r w:rsidR="004F6BE8">
        <w:rPr>
          <w:rFonts w:cstheme="minorHAnsi"/>
        </w:rPr>
        <w:t xml:space="preserve"> </w:t>
      </w:r>
      <w:r w:rsidR="004F6BE8">
        <w:rPr>
          <w:rFonts w:cstheme="minorHAnsi"/>
        </w:rPr>
        <w:fldChar w:fldCharType="begin"/>
      </w:r>
      <w:r w:rsidR="00EC5130">
        <w:rPr>
          <w:rFonts w:cstheme="minorHAnsi"/>
        </w:rPr>
        <w:instrText xml:space="preserve"> ADDIN EN.CITE &lt;EndNote&gt;&lt;Cite&gt;&lt;Author&gt;Mijangos&lt;/Author&gt;&lt;Year&gt;2022&lt;/Year&gt;&lt;RecNum&gt;2209&lt;/RecNum&gt;&lt;DisplayText&gt;(Mijangos, Gruber&lt;style face="italic"&gt;, et al.&lt;/style&gt;, 2022)&lt;/DisplayText&gt;&lt;record&gt;&lt;rec-number&gt;2209&lt;/rec-number&gt;&lt;foreign-keys&gt;&lt;key app="EN" db-id="f2559v9xjeadtqes05f5exsc5efezazve2wt" timestamp="1657600796" guid="2a5ee1ff-037f-49d0-93c8-c8ffc413764c"&gt;2209&lt;/key&gt;&lt;/foreign-keys&gt;&lt;ref-type name="Journal Article"&gt;17&lt;/ref-type&gt;&lt;contributors&gt;&lt;authors&gt;&lt;author&gt;Mijangos, Jose Luis&lt;/author&gt;&lt;author&gt;Gruber, Bernd&lt;/author&gt;&lt;author&gt;Berry, Oliver&lt;/author&gt;&lt;author&gt;Pacioni, Carlo&lt;/author&gt;&lt;author&gt;Georges, Arthur&lt;/author&gt;&lt;/authors&gt;&lt;/contributors&gt;&lt;titles&gt;&lt;title&gt;dartR v2: an accessible genetic analysis platform for conservation, ecology, and agriculture&lt;/title&gt;&lt;secondary-title&gt;Methods in Ecology and Evolution&lt;/secondary-title&gt;&lt;/titles&gt;&lt;periodical&gt;&lt;full-title&gt;Methods in Ecology and Evolution&lt;/full-title&gt;&lt;/periodical&gt;&lt;pages&gt;2150–2158&lt;/pages&gt;&lt;volume&gt;13&lt;/volume&gt;&lt;dates&gt;&lt;year&gt;2022&lt;/year&gt;&lt;/dates&gt;&lt;isbn&gt;2041-210X&lt;/isbn&gt;&lt;urls&gt;&lt;/urls&gt;&lt;/record&gt;&lt;/Cite&gt;&lt;/EndNote&gt;</w:instrText>
      </w:r>
      <w:r w:rsidR="004F6BE8">
        <w:rPr>
          <w:rFonts w:cstheme="minorHAnsi"/>
        </w:rPr>
        <w:fldChar w:fldCharType="separate"/>
      </w:r>
      <w:r w:rsidR="00EC5130">
        <w:rPr>
          <w:rFonts w:cstheme="minorHAnsi"/>
          <w:noProof/>
        </w:rPr>
        <w:t>(Mijangos, Gruber</w:t>
      </w:r>
      <w:r w:rsidR="00EC5130" w:rsidRPr="00EC5130">
        <w:rPr>
          <w:rFonts w:cstheme="minorHAnsi"/>
          <w:i/>
          <w:noProof/>
        </w:rPr>
        <w:t>, et al.</w:t>
      </w:r>
      <w:r w:rsidR="00EC5130">
        <w:rPr>
          <w:rFonts w:cstheme="minorHAnsi"/>
          <w:noProof/>
        </w:rPr>
        <w:t>, 2022)</w:t>
      </w:r>
      <w:r w:rsidR="004F6BE8">
        <w:rPr>
          <w:rFonts w:cstheme="minorHAnsi"/>
        </w:rPr>
        <w:fldChar w:fldCharType="end"/>
      </w:r>
      <w:r w:rsidRPr="00127D2D">
        <w:rPr>
          <w:rFonts w:cstheme="minorHAnsi"/>
        </w:rPr>
        <w:t xml:space="preserve"> f</w:t>
      </w:r>
      <w:r w:rsidR="00F73204" w:rsidRPr="00127D2D">
        <w:rPr>
          <w:rFonts w:cstheme="minorHAnsi"/>
        </w:rPr>
        <w:t>or data analyses</w:t>
      </w:r>
      <w:r w:rsidRPr="00127D2D">
        <w:rPr>
          <w:rFonts w:cstheme="minorHAnsi"/>
        </w:rPr>
        <w:t xml:space="preserve">. </w:t>
      </w:r>
      <w:r w:rsidR="00127D2D">
        <w:rPr>
          <w:rFonts w:cstheme="minorHAnsi"/>
        </w:rPr>
        <w:t>F</w:t>
      </w:r>
      <w:r w:rsidR="009E283A" w:rsidRPr="00127D2D">
        <w:rPr>
          <w:rFonts w:cstheme="minorHAnsi"/>
        </w:rPr>
        <w:t>ollow the below tutorial</w:t>
      </w:r>
      <w:r w:rsidR="00127D2D">
        <w:rPr>
          <w:rFonts w:cstheme="minorHAnsi"/>
        </w:rPr>
        <w:t xml:space="preserve"> t</w:t>
      </w:r>
      <w:r w:rsidR="00127D2D" w:rsidRPr="00127D2D">
        <w:rPr>
          <w:rFonts w:cstheme="minorHAnsi"/>
        </w:rPr>
        <w:t>o install them</w:t>
      </w:r>
      <w:r w:rsidR="00C35F91" w:rsidRPr="00127D2D">
        <w:rPr>
          <w:rFonts w:cstheme="minorHAnsi"/>
        </w:rPr>
        <w:t>:</w:t>
      </w:r>
      <w:r w:rsidR="009E283A" w:rsidRPr="00127D2D">
        <w:rPr>
          <w:rFonts w:cstheme="minorHAnsi"/>
        </w:rPr>
        <w:t xml:space="preserve"> </w:t>
      </w:r>
    </w:p>
    <w:p w14:paraId="1F5F01DA" w14:textId="77777777" w:rsidR="009E283A" w:rsidRPr="00127D2D" w:rsidRDefault="00000000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5" w:history="1">
        <w:r w:rsidR="009E283A" w:rsidRPr="00127D2D">
          <w:rPr>
            <w:rStyle w:val="Hyperlink"/>
            <w:rFonts w:cstheme="minorHAnsi"/>
          </w:rPr>
          <w:t>https://github.com/green-striped-gecko/dartR/wiki/Installation-tutorial</w:t>
        </w:r>
      </w:hyperlink>
      <w:r w:rsidR="009E283A" w:rsidRPr="00127D2D">
        <w:rPr>
          <w:rFonts w:cstheme="minorHAnsi"/>
        </w:rPr>
        <w:t xml:space="preserve"> </w:t>
      </w:r>
    </w:p>
    <w:p w14:paraId="4394C970" w14:textId="4B992DCE" w:rsidR="00E3194C" w:rsidRPr="00127D2D" w:rsidRDefault="009E283A" w:rsidP="00851D99">
      <w:pPr>
        <w:pStyle w:val="Heading1"/>
      </w:pPr>
      <w:r w:rsidRPr="00127D2D">
        <w:t xml:space="preserve">Accessing and downloading </w:t>
      </w:r>
      <w:r w:rsidR="004F6BE8">
        <w:t xml:space="preserve">platypus </w:t>
      </w:r>
      <w:r w:rsidRPr="00127D2D">
        <w:t xml:space="preserve">data </w:t>
      </w:r>
    </w:p>
    <w:p w14:paraId="3A70870E" w14:textId="5017A16C" w:rsidR="009E283A" w:rsidRPr="00127D2D" w:rsidRDefault="00D828F9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127D2D">
        <w:rPr>
          <w:rFonts w:cstheme="minorHAnsi"/>
        </w:rPr>
        <w:t>The p</w:t>
      </w:r>
      <w:r w:rsidR="00CD33F5" w:rsidRPr="00127D2D">
        <w:rPr>
          <w:rFonts w:cstheme="minorHAnsi"/>
        </w:rPr>
        <w:t>latypus data</w:t>
      </w:r>
      <w:r w:rsidRPr="00127D2D">
        <w:rPr>
          <w:rFonts w:cstheme="minorHAnsi"/>
        </w:rPr>
        <w:t xml:space="preserve"> that we are going to analyse</w:t>
      </w:r>
      <w:r w:rsidR="00CD33F5" w:rsidRPr="00127D2D">
        <w:rPr>
          <w:rFonts w:cstheme="minorHAnsi"/>
        </w:rPr>
        <w:t xml:space="preserve"> </w:t>
      </w:r>
      <w:r w:rsidRPr="00127D2D">
        <w:rPr>
          <w:rFonts w:cstheme="minorHAnsi"/>
        </w:rPr>
        <w:t xml:space="preserve">is stored in </w:t>
      </w:r>
      <w:r w:rsidRPr="004F6BE8">
        <w:rPr>
          <w:rFonts w:cstheme="minorHAnsi"/>
          <w:b/>
          <w:bCs/>
          <w:i/>
          <w:iCs/>
        </w:rPr>
        <w:t>Gadi</w:t>
      </w:r>
      <w:r w:rsidRPr="00127D2D">
        <w:rPr>
          <w:rFonts w:cstheme="minorHAnsi"/>
        </w:rPr>
        <w:t>, Southern Hemisphere's fastest supercomputer. Gadi is run by the National Computational Infrastructure (</w:t>
      </w:r>
      <w:r w:rsidRPr="004F6BE8">
        <w:rPr>
          <w:rFonts w:cstheme="minorHAnsi"/>
          <w:b/>
          <w:bCs/>
          <w:i/>
          <w:iCs/>
        </w:rPr>
        <w:t>NCI</w:t>
      </w:r>
      <w:r w:rsidRPr="00127D2D">
        <w:rPr>
          <w:rFonts w:cstheme="minorHAnsi"/>
        </w:rPr>
        <w:t>) Australia</w:t>
      </w:r>
      <w:r w:rsidR="00127D2D">
        <w:rPr>
          <w:rFonts w:cstheme="minorHAnsi"/>
        </w:rPr>
        <w:t xml:space="preserve">, </w:t>
      </w:r>
      <w:r w:rsidRPr="00127D2D">
        <w:rPr>
          <w:rFonts w:cstheme="minorHAnsi"/>
        </w:rPr>
        <w:t>the nation’s most highly integrated high-performance research computing environment.</w:t>
      </w:r>
    </w:p>
    <w:p w14:paraId="1C3B2EE3" w14:textId="77777777" w:rsidR="009E283A" w:rsidRPr="00127D2D" w:rsidRDefault="009E283A" w:rsidP="00D828F9">
      <w:pPr>
        <w:pStyle w:val="Heading2"/>
      </w:pPr>
      <w:r w:rsidRPr="00127D2D">
        <w:t xml:space="preserve">NCI sign up </w:t>
      </w:r>
    </w:p>
    <w:p w14:paraId="4D94167A" w14:textId="113B6963" w:rsidR="00D828F9" w:rsidRPr="00127D2D" w:rsidRDefault="00D828F9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127D2D">
        <w:rPr>
          <w:rFonts w:cstheme="minorHAnsi"/>
        </w:rPr>
        <w:t xml:space="preserve">To get access to </w:t>
      </w:r>
      <w:r w:rsidRPr="004F6BE8">
        <w:rPr>
          <w:rFonts w:cstheme="minorHAnsi"/>
          <w:b/>
          <w:bCs/>
          <w:i/>
          <w:iCs/>
        </w:rPr>
        <w:t>Gadi</w:t>
      </w:r>
      <w:r w:rsidR="00B720C0">
        <w:rPr>
          <w:rFonts w:cstheme="minorHAnsi"/>
        </w:rPr>
        <w:t>,</w:t>
      </w:r>
      <w:r w:rsidRPr="00127D2D">
        <w:rPr>
          <w:rFonts w:cstheme="minorHAnsi"/>
        </w:rPr>
        <w:t xml:space="preserve"> you </w:t>
      </w:r>
      <w:r w:rsidR="00B720C0">
        <w:rPr>
          <w:rFonts w:cstheme="minorHAnsi"/>
        </w:rPr>
        <w:t>need</w:t>
      </w:r>
      <w:r w:rsidRPr="00127D2D">
        <w:rPr>
          <w:rFonts w:cstheme="minorHAnsi"/>
        </w:rPr>
        <w:t xml:space="preserve"> </w:t>
      </w:r>
      <w:r w:rsidR="00B720C0">
        <w:rPr>
          <w:rFonts w:cstheme="minorHAnsi"/>
        </w:rPr>
        <w:t xml:space="preserve">first </w:t>
      </w:r>
      <w:r w:rsidRPr="00127D2D">
        <w:rPr>
          <w:rFonts w:cstheme="minorHAnsi"/>
        </w:rPr>
        <w:t xml:space="preserve">to </w:t>
      </w:r>
      <w:r w:rsidR="00127D2D" w:rsidRPr="00127D2D">
        <w:rPr>
          <w:rFonts w:cstheme="minorHAnsi"/>
        </w:rPr>
        <w:t xml:space="preserve">open an </w:t>
      </w:r>
      <w:r w:rsidR="00127D2D" w:rsidRPr="004F6BE8">
        <w:rPr>
          <w:rFonts w:cstheme="minorHAnsi"/>
          <w:b/>
          <w:bCs/>
          <w:i/>
          <w:iCs/>
        </w:rPr>
        <w:t>NCI</w:t>
      </w:r>
      <w:r w:rsidR="00127D2D" w:rsidRPr="00127D2D">
        <w:rPr>
          <w:rFonts w:cstheme="minorHAnsi"/>
        </w:rPr>
        <w:t xml:space="preserve"> account</w:t>
      </w:r>
      <w:r w:rsidR="00127D2D">
        <w:rPr>
          <w:rFonts w:cstheme="minorHAnsi"/>
        </w:rPr>
        <w:t xml:space="preserve"> using the link below.</w:t>
      </w:r>
    </w:p>
    <w:p w14:paraId="2582864B" w14:textId="4C0B471D" w:rsidR="009E283A" w:rsidRPr="00127D2D" w:rsidRDefault="00000000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6" w:history="1">
        <w:r w:rsidR="00D828F9" w:rsidRPr="00127D2D">
          <w:rPr>
            <w:rStyle w:val="Hyperlink"/>
            <w:rFonts w:cstheme="minorHAnsi"/>
          </w:rPr>
          <w:t>https://my.nci.org.au/mancini/signup/0</w:t>
        </w:r>
      </w:hyperlink>
      <w:r w:rsidR="009E283A" w:rsidRPr="00127D2D">
        <w:rPr>
          <w:rFonts w:cstheme="minorHAnsi"/>
        </w:rPr>
        <w:t xml:space="preserve"> </w:t>
      </w:r>
    </w:p>
    <w:p w14:paraId="006B562B" w14:textId="1E65D25E" w:rsidR="00127D2D" w:rsidRDefault="00127D2D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There are 5 steps that you have to go through. In step 3, you will be asked for a project name, for this</w:t>
      </w:r>
      <w:r w:rsidR="0006613D">
        <w:rPr>
          <w:rFonts w:cstheme="minorHAnsi"/>
        </w:rPr>
        <w:t>,</w:t>
      </w:r>
      <w:r>
        <w:rPr>
          <w:rFonts w:cstheme="minorHAnsi"/>
        </w:rPr>
        <w:t xml:space="preserve"> </w:t>
      </w:r>
      <w:r w:rsidR="0006613D">
        <w:rPr>
          <w:rFonts w:cstheme="minorHAnsi"/>
        </w:rPr>
        <w:t xml:space="preserve">type the word “platypus” </w:t>
      </w:r>
      <w:r>
        <w:rPr>
          <w:rFonts w:cstheme="minorHAnsi"/>
        </w:rPr>
        <w:t>in the search box and then select the</w:t>
      </w:r>
      <w:r w:rsidR="0006613D">
        <w:rPr>
          <w:rFonts w:cstheme="minorHAnsi"/>
        </w:rPr>
        <w:t xml:space="preserve"> two</w:t>
      </w:r>
      <w:r>
        <w:rPr>
          <w:rFonts w:cstheme="minorHAnsi"/>
        </w:rPr>
        <w:t xml:space="preserve"> platypus projects that will be shown. Then finish the remaining steps. </w:t>
      </w:r>
    </w:p>
    <w:p w14:paraId="2234BC78" w14:textId="2AE792C4" w:rsidR="00127D2D" w:rsidRDefault="00127D2D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After you submit th</w:t>
      </w:r>
      <w:r w:rsidR="0006613D">
        <w:rPr>
          <w:rFonts w:cstheme="minorHAnsi"/>
        </w:rPr>
        <w:t>is</w:t>
      </w:r>
      <w:r>
        <w:rPr>
          <w:rFonts w:cstheme="minorHAnsi"/>
        </w:rPr>
        <w:t xml:space="preserve"> information, </w:t>
      </w:r>
      <w:r w:rsidR="00B720C0">
        <w:rPr>
          <w:rFonts w:cstheme="minorHAnsi"/>
        </w:rPr>
        <w:t>wait for Jaime to grant you permission to</w:t>
      </w:r>
      <w:r w:rsidR="00864712">
        <w:rPr>
          <w:rFonts w:cstheme="minorHAnsi"/>
        </w:rPr>
        <w:t xml:space="preserve"> access</w:t>
      </w:r>
      <w:r w:rsidR="00B720C0">
        <w:rPr>
          <w:rFonts w:cstheme="minorHAnsi"/>
        </w:rPr>
        <w:t xml:space="preserve"> the project. </w:t>
      </w:r>
    </w:p>
    <w:p w14:paraId="11227B36" w14:textId="4A378199" w:rsidR="009E283A" w:rsidRPr="00EE3C89" w:rsidRDefault="00B720C0" w:rsidP="00EE3C89">
      <w:pPr>
        <w:pStyle w:val="Heading2"/>
      </w:pPr>
      <w:r w:rsidRPr="00EE3C89">
        <w:t>Connecting to Gadi</w:t>
      </w:r>
    </w:p>
    <w:p w14:paraId="54515C1C" w14:textId="4BFA09CA" w:rsidR="00A26259" w:rsidRPr="00127D2D" w:rsidRDefault="00F41C16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he easiest way to connect to </w:t>
      </w:r>
      <w:r w:rsidRPr="00E9038A">
        <w:rPr>
          <w:rFonts w:cstheme="minorHAnsi"/>
          <w:b/>
          <w:bCs/>
          <w:i/>
          <w:iCs/>
        </w:rPr>
        <w:t>Gadi</w:t>
      </w:r>
      <w:r>
        <w:rPr>
          <w:rFonts w:cstheme="minorHAnsi"/>
        </w:rPr>
        <w:t xml:space="preserve"> is by using a </w:t>
      </w:r>
      <w:r w:rsidRPr="00127D2D">
        <w:rPr>
          <w:rFonts w:cstheme="minorHAnsi"/>
        </w:rPr>
        <w:t>file transfer client</w:t>
      </w:r>
      <w:r>
        <w:rPr>
          <w:rFonts w:cstheme="minorHAnsi"/>
        </w:rPr>
        <w:t xml:space="preserve"> application. </w:t>
      </w:r>
      <w:r w:rsidR="00F618A1">
        <w:rPr>
          <w:rFonts w:cstheme="minorHAnsi"/>
        </w:rPr>
        <w:t xml:space="preserve">One of this kind of applications that is simple to use is </w:t>
      </w:r>
      <w:proofErr w:type="spellStart"/>
      <w:r w:rsidRPr="00E9038A">
        <w:rPr>
          <w:rFonts w:cstheme="minorHAnsi"/>
          <w:b/>
          <w:bCs/>
          <w:i/>
          <w:iCs/>
        </w:rPr>
        <w:t>Filezilla</w:t>
      </w:r>
      <w:proofErr w:type="spellEnd"/>
      <w:r w:rsidR="00F618A1">
        <w:rPr>
          <w:rFonts w:cstheme="minorHAnsi"/>
        </w:rPr>
        <w:t xml:space="preserve">. Use the below link to download it and </w:t>
      </w:r>
      <w:r w:rsidR="00193D68">
        <w:rPr>
          <w:rFonts w:cstheme="minorHAnsi"/>
        </w:rPr>
        <w:t xml:space="preserve">then </w:t>
      </w:r>
      <w:r w:rsidR="00F618A1">
        <w:rPr>
          <w:rFonts w:cstheme="minorHAnsi"/>
        </w:rPr>
        <w:t xml:space="preserve">install it. </w:t>
      </w:r>
    </w:p>
    <w:p w14:paraId="2A471DCA" w14:textId="559E8E35" w:rsidR="00A26259" w:rsidRPr="00127D2D" w:rsidRDefault="00000000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7" w:history="1">
        <w:r w:rsidR="00A26259" w:rsidRPr="00127D2D">
          <w:rPr>
            <w:rStyle w:val="Hyperlink"/>
            <w:rFonts w:cstheme="minorHAnsi"/>
          </w:rPr>
          <w:t>https://filezilla-project.org</w:t>
        </w:r>
      </w:hyperlink>
    </w:p>
    <w:p w14:paraId="663AD13B" w14:textId="2814ADA7" w:rsidR="00807137" w:rsidRDefault="00807137" w:rsidP="00807137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o connect to </w:t>
      </w:r>
      <w:r w:rsidRPr="00E9038A">
        <w:rPr>
          <w:rFonts w:cstheme="minorHAnsi"/>
          <w:b/>
          <w:bCs/>
          <w:i/>
          <w:iCs/>
        </w:rPr>
        <w:t>Gadi</w:t>
      </w:r>
      <w:r>
        <w:rPr>
          <w:rFonts w:cstheme="minorHAnsi"/>
        </w:rPr>
        <w:t xml:space="preserve">, open </w:t>
      </w:r>
      <w:proofErr w:type="spellStart"/>
      <w:r w:rsidRPr="00E9038A">
        <w:rPr>
          <w:rFonts w:cstheme="minorHAnsi"/>
          <w:b/>
          <w:bCs/>
          <w:i/>
          <w:iCs/>
        </w:rPr>
        <w:t>Filezilla</w:t>
      </w:r>
      <w:proofErr w:type="spellEnd"/>
      <w:r>
        <w:rPr>
          <w:rFonts w:cstheme="minorHAnsi"/>
        </w:rPr>
        <w:t xml:space="preserve"> and enter the following information:</w:t>
      </w:r>
    </w:p>
    <w:p w14:paraId="4AAB6DE1" w14:textId="124FDA8F" w:rsidR="004728B0" w:rsidRPr="00E9038A" w:rsidRDefault="00E9038A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 xml:space="preserve">Click on </w:t>
      </w:r>
      <w:r w:rsidR="004728B0" w:rsidRPr="00E9038A">
        <w:rPr>
          <w:rFonts w:cstheme="minorHAnsi"/>
        </w:rPr>
        <w:t>Menu &gt; File &gt; Site Manager</w:t>
      </w:r>
    </w:p>
    <w:p w14:paraId="540421F1" w14:textId="3315CB2F" w:rsidR="004728B0" w:rsidRPr="00E9038A" w:rsidRDefault="004728B0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 xml:space="preserve">In the window </w:t>
      </w:r>
      <w:r w:rsidR="001B2047">
        <w:rPr>
          <w:rFonts w:cstheme="minorHAnsi"/>
        </w:rPr>
        <w:t xml:space="preserve">that will appear </w:t>
      </w:r>
      <w:r w:rsidRPr="00E9038A">
        <w:rPr>
          <w:rFonts w:cstheme="minorHAnsi"/>
        </w:rPr>
        <w:t>click on the “New site” button</w:t>
      </w:r>
      <w:r w:rsidR="008E51E2" w:rsidRPr="00E9038A">
        <w:rPr>
          <w:rFonts w:cstheme="minorHAnsi"/>
        </w:rPr>
        <w:t xml:space="preserve">. In the General tab, </w:t>
      </w:r>
      <w:r w:rsidR="00E9038A">
        <w:rPr>
          <w:rFonts w:cstheme="minorHAnsi"/>
        </w:rPr>
        <w:t>to</w:t>
      </w:r>
      <w:r w:rsidR="008E51E2" w:rsidRPr="00E9038A">
        <w:rPr>
          <w:rFonts w:cstheme="minorHAnsi"/>
        </w:rPr>
        <w:t xml:space="preserve"> the left of the window, choose from the drop menu the option:</w:t>
      </w:r>
      <w:r w:rsidRPr="00E9038A">
        <w:rPr>
          <w:rFonts w:cstheme="minorHAnsi"/>
        </w:rPr>
        <w:t xml:space="preserve"> </w:t>
      </w:r>
      <w:r w:rsidRPr="001B2047">
        <w:rPr>
          <w:rFonts w:cstheme="minorHAnsi"/>
          <w:b/>
          <w:bCs/>
        </w:rPr>
        <w:t>SFTP - SSH File Transfer Protocol</w:t>
      </w:r>
      <w:r w:rsidR="008E51E2" w:rsidRPr="00E9038A">
        <w:rPr>
          <w:rFonts w:cstheme="minorHAnsi"/>
        </w:rPr>
        <w:t xml:space="preserve">. </w:t>
      </w:r>
    </w:p>
    <w:p w14:paraId="477D8780" w14:textId="0466133F" w:rsidR="00807137" w:rsidRPr="00E9038A" w:rsidRDefault="00807137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 xml:space="preserve">In the ‘host’ field, enter: </w:t>
      </w:r>
      <w:r w:rsidRPr="001B2047">
        <w:rPr>
          <w:rFonts w:cstheme="minorHAnsi"/>
          <w:b/>
          <w:bCs/>
        </w:rPr>
        <w:t>gadi-dm.nci.org.au</w:t>
      </w:r>
    </w:p>
    <w:p w14:paraId="4CDBB105" w14:textId="4A3C4D11" w:rsidR="00807137" w:rsidRPr="00E9038A" w:rsidRDefault="00807137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 xml:space="preserve">In the ‘User’ field, enter your </w:t>
      </w:r>
      <w:r w:rsidR="001B2047">
        <w:rPr>
          <w:rFonts w:cstheme="minorHAnsi"/>
        </w:rPr>
        <w:t>NCI user name</w:t>
      </w:r>
    </w:p>
    <w:p w14:paraId="3FB6504D" w14:textId="6445F9ED" w:rsidR="00807137" w:rsidRPr="00E9038A" w:rsidRDefault="00807137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 xml:space="preserve">In the ‘Password’ field, enter your </w:t>
      </w:r>
      <w:r w:rsidR="001B2047">
        <w:rPr>
          <w:rFonts w:cstheme="minorHAnsi"/>
        </w:rPr>
        <w:t>NCI</w:t>
      </w:r>
      <w:r w:rsidRPr="00E9038A">
        <w:rPr>
          <w:rFonts w:cstheme="minorHAnsi"/>
        </w:rPr>
        <w:t xml:space="preserve"> password</w:t>
      </w:r>
    </w:p>
    <w:p w14:paraId="2322E768" w14:textId="3D81D56D" w:rsidR="00807137" w:rsidRPr="00E9038A" w:rsidRDefault="00807137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>You can leave port blank (default = 22)</w:t>
      </w:r>
    </w:p>
    <w:p w14:paraId="50617C15" w14:textId="59BD8C0A" w:rsidR="00807137" w:rsidRPr="00E9038A" w:rsidRDefault="00807137" w:rsidP="00E9038A">
      <w:pPr>
        <w:pStyle w:val="ListParagraph"/>
        <w:numPr>
          <w:ilvl w:val="0"/>
          <w:numId w:val="9"/>
        </w:num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E9038A">
        <w:rPr>
          <w:rFonts w:cstheme="minorHAnsi"/>
        </w:rPr>
        <w:t>Click ‘Quick connect’</w:t>
      </w:r>
    </w:p>
    <w:p w14:paraId="7D21B890" w14:textId="000D9CEF" w:rsidR="002D7218" w:rsidRDefault="008E51E2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lastRenderedPageBreak/>
        <w:t xml:space="preserve">A small introduction about how to use </w:t>
      </w:r>
      <w:proofErr w:type="spellStart"/>
      <w:r w:rsidRPr="00E9038A">
        <w:rPr>
          <w:rFonts w:cstheme="minorHAnsi"/>
          <w:b/>
          <w:bCs/>
          <w:i/>
          <w:iCs/>
        </w:rPr>
        <w:t>Filezilla</w:t>
      </w:r>
      <w:proofErr w:type="spellEnd"/>
      <w:r>
        <w:rPr>
          <w:rFonts w:cstheme="minorHAnsi"/>
        </w:rPr>
        <w:t xml:space="preserve"> can be found in the attached pdf file “</w:t>
      </w:r>
      <w:r w:rsidRPr="004F6BE8">
        <w:rPr>
          <w:rFonts w:cstheme="minorHAnsi"/>
          <w:b/>
          <w:bCs/>
        </w:rPr>
        <w:t>Introduction_to_</w:t>
      </w:r>
      <w:r w:rsidR="00615FE2">
        <w:rPr>
          <w:rFonts w:cstheme="minorHAnsi"/>
          <w:b/>
          <w:bCs/>
        </w:rPr>
        <w:t>filezilla</w:t>
      </w:r>
      <w:r w:rsidRPr="004F6BE8">
        <w:rPr>
          <w:rFonts w:cstheme="minorHAnsi"/>
          <w:b/>
          <w:bCs/>
        </w:rPr>
        <w:t>.pdf</w:t>
      </w:r>
      <w:r>
        <w:rPr>
          <w:rFonts w:cstheme="minorHAnsi"/>
        </w:rPr>
        <w:t>”.</w:t>
      </w:r>
    </w:p>
    <w:p w14:paraId="59CF62C2" w14:textId="6ED44081" w:rsidR="00D425F5" w:rsidRDefault="00EE3C89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o access the </w:t>
      </w:r>
      <w:r w:rsidR="008E51E2">
        <w:rPr>
          <w:rFonts w:cstheme="minorHAnsi"/>
        </w:rPr>
        <w:t>platypus data</w:t>
      </w:r>
      <w:r>
        <w:rPr>
          <w:rFonts w:cstheme="minorHAnsi"/>
        </w:rPr>
        <w:t xml:space="preserve"> type: </w:t>
      </w:r>
      <w:r w:rsidR="00982B61" w:rsidRPr="00982B61">
        <w:rPr>
          <w:rFonts w:cstheme="minorHAnsi"/>
          <w:b/>
          <w:bCs/>
          <w:i/>
          <w:iCs/>
        </w:rPr>
        <w:t>/scratch/mo73/</w:t>
      </w:r>
      <w:proofErr w:type="spellStart"/>
      <w:r w:rsidR="00982B61" w:rsidRPr="00982B61">
        <w:rPr>
          <w:rFonts w:cstheme="minorHAnsi"/>
          <w:b/>
          <w:bCs/>
          <w:i/>
          <w:iCs/>
        </w:rPr>
        <w:t>final_platypus</w:t>
      </w:r>
      <w:proofErr w:type="spellEnd"/>
      <w:r w:rsidR="00982B61" w:rsidRPr="00982B61">
        <w:rPr>
          <w:rFonts w:cstheme="minorHAnsi"/>
          <w:b/>
          <w:bCs/>
          <w:i/>
          <w:iCs/>
        </w:rPr>
        <w:t xml:space="preserve"> </w:t>
      </w:r>
      <w:r>
        <w:rPr>
          <w:rFonts w:cstheme="minorHAnsi"/>
        </w:rPr>
        <w:t xml:space="preserve">in the </w:t>
      </w:r>
      <w:r w:rsidR="008E51E2" w:rsidRPr="004F6BE8">
        <w:rPr>
          <w:rFonts w:cstheme="minorHAnsi"/>
          <w:b/>
          <w:bCs/>
        </w:rPr>
        <w:t>Remote Site</w:t>
      </w:r>
      <w:r>
        <w:rPr>
          <w:rFonts w:cstheme="minorHAnsi"/>
        </w:rPr>
        <w:t xml:space="preserve"> box located in the right panel. </w:t>
      </w:r>
      <w:r w:rsidR="00BA3236">
        <w:rPr>
          <w:rFonts w:cstheme="minorHAnsi"/>
        </w:rPr>
        <w:t xml:space="preserve">Then drag this folder to your </w:t>
      </w:r>
      <w:r w:rsidR="001B2047">
        <w:rPr>
          <w:rFonts w:cstheme="minorHAnsi"/>
        </w:rPr>
        <w:t xml:space="preserve">local </w:t>
      </w:r>
      <w:r w:rsidR="00BA3236">
        <w:rPr>
          <w:rFonts w:cstheme="minorHAnsi"/>
        </w:rPr>
        <w:t>computer</w:t>
      </w:r>
      <w:r w:rsidR="001B2047">
        <w:rPr>
          <w:rFonts w:cstheme="minorHAnsi"/>
        </w:rPr>
        <w:t xml:space="preserve"> (left panel)</w:t>
      </w:r>
      <w:r w:rsidR="00BA3236">
        <w:rPr>
          <w:rFonts w:cstheme="minorHAnsi"/>
        </w:rPr>
        <w:t xml:space="preserve">. </w:t>
      </w:r>
    </w:p>
    <w:p w14:paraId="7C2EBB8E" w14:textId="25FD6D0D" w:rsidR="00EE3C89" w:rsidRPr="00127D2D" w:rsidRDefault="00EE3C89" w:rsidP="00EE3C89">
      <w:pPr>
        <w:pStyle w:val="Heading2"/>
      </w:pPr>
      <w:r>
        <w:t>Description of the data</w:t>
      </w:r>
    </w:p>
    <w:p w14:paraId="5F2D3915" w14:textId="3B66E41A" w:rsidR="00EC5130" w:rsidRDefault="00EC5130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We have four different datasets. </w:t>
      </w:r>
    </w:p>
    <w:p w14:paraId="46D19777" w14:textId="326172E3" w:rsidR="00EC5130" w:rsidRDefault="00EC5130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he first dataset is </w:t>
      </w:r>
      <w:r w:rsidRPr="005B5688">
        <w:rPr>
          <w:rFonts w:cstheme="minorHAnsi"/>
        </w:rPr>
        <w:t>whole genome sequencing data consist</w:t>
      </w:r>
      <w:r>
        <w:rPr>
          <w:rFonts w:cstheme="minorHAnsi"/>
        </w:rPr>
        <w:t xml:space="preserve">ing </w:t>
      </w:r>
      <w:r w:rsidRPr="005B5688">
        <w:rPr>
          <w:rFonts w:cstheme="minorHAnsi"/>
        </w:rPr>
        <w:t xml:space="preserve">of 26 platypus samples that were collected in the unregulated Tenterfield Creek (n=11) and below the dam (n=8), and above the dam (n=7) in the regulated Severn River </w:t>
      </w:r>
      <w:r w:rsidRPr="005B5688">
        <w:rPr>
          <w:rFonts w:cstheme="minorHAnsi"/>
        </w:rPr>
        <w:fldChar w:fldCharType="begin"/>
      </w:r>
      <w:r w:rsidRPr="005B5688">
        <w:rPr>
          <w:rFonts w:cstheme="minorHAnsi"/>
        </w:rPr>
        <w:instrText xml:space="preserve"> ADDIN EN.CITE &lt;EndNote&gt;&lt;Cite&gt;&lt;Author&gt;Mijangos&lt;/Author&gt;&lt;Year&gt;2022&lt;/Year&gt;&lt;RecNum&gt;2260&lt;/RecNum&gt;&lt;DisplayText&gt;(Mijangos, Bino&lt;style face="italic"&gt;, et al.&lt;/style&gt;, 2022)&lt;/DisplayText&gt;&lt;record&gt;&lt;rec-number&gt;2260&lt;/rec-number&gt;&lt;foreign-keys&gt;&lt;key app="EN" db-id="f2559v9xjeadtqes05f5exsc5efezazve2wt" timestamp="1678834275" guid="c489f20d-59a1-4c5b-9c0d-187b2586a962"&gt;2260&lt;/key&gt;&lt;/foreign-keys&gt;&lt;ref-type name="Journal Article"&gt;17&lt;/ref-type&gt;&lt;contributors&gt;&lt;authors&gt;&lt;author&gt;Mijangos, Jose L&lt;/author&gt;&lt;author&gt;Bino, Gilad&lt;/author&gt;&lt;author&gt;Hawke, Tahneal&lt;/author&gt;&lt;author&gt;Kolomyjec, Stephen H&lt;/author&gt;&lt;author&gt;Kingsford, Richard T&lt;/author&gt;&lt;author&gt;Sidhu, Harvinder&lt;/author&gt;&lt;author&gt;Grant, Tom&lt;/author&gt;&lt;author&gt;Day, Jenna&lt;/author&gt;&lt;author&gt;Dias, Kimberly N&lt;/author&gt;&lt;author&gt;Gongora, Jaime&lt;/author&gt;&lt;/authors&gt;&lt;/contributors&gt;&lt;titles&gt;&lt;title&gt;Fragmentation by major dams and implications for the future viability of platypus populations&lt;/title&gt;&lt;secondary-title&gt;Communications Biology&lt;/secondary-title&gt;&lt;/titles&gt;&lt;periodical&gt;&lt;full-title&gt;Communications Biology&lt;/full-title&gt;&lt;/periodical&gt;&lt;pages&gt;1127&lt;/pages&gt;&lt;volume&gt;5&lt;/volume&gt;&lt;number&gt;1&lt;/number&gt;&lt;dates&gt;&lt;year&gt;2022&lt;/year&gt;&lt;/dates&gt;&lt;isbn&gt;2399-3642&lt;/isbn&gt;&lt;urls&gt;&lt;/urls&gt;&lt;/record&gt;&lt;/Cite&gt;&lt;/EndNote&gt;</w:instrText>
      </w:r>
      <w:r w:rsidRPr="005B5688">
        <w:rPr>
          <w:rFonts w:cstheme="minorHAnsi"/>
        </w:rPr>
        <w:fldChar w:fldCharType="separate"/>
      </w:r>
      <w:r w:rsidRPr="005B5688">
        <w:rPr>
          <w:rFonts w:cstheme="minorHAnsi"/>
          <w:noProof/>
        </w:rPr>
        <w:t>(Mijangos, Bino</w:t>
      </w:r>
      <w:r w:rsidRPr="005B5688">
        <w:rPr>
          <w:rFonts w:cstheme="minorHAnsi"/>
          <w:i/>
          <w:noProof/>
        </w:rPr>
        <w:t>, et al.</w:t>
      </w:r>
      <w:r w:rsidRPr="005B5688">
        <w:rPr>
          <w:rFonts w:cstheme="minorHAnsi"/>
          <w:noProof/>
        </w:rPr>
        <w:t>, 2022)</w:t>
      </w:r>
      <w:r w:rsidRPr="005B5688">
        <w:rPr>
          <w:rFonts w:cstheme="minorHAnsi"/>
        </w:rPr>
        <w:fldChar w:fldCharType="end"/>
      </w:r>
      <w:r w:rsidRPr="005B5688">
        <w:rPr>
          <w:rFonts w:cstheme="minorHAnsi"/>
        </w:rPr>
        <w:t>.</w:t>
      </w:r>
      <w:r w:rsidR="000E63E1">
        <w:rPr>
          <w:rFonts w:cstheme="minorHAnsi"/>
        </w:rPr>
        <w:t xml:space="preserve"> </w:t>
      </w:r>
    </w:p>
    <w:p w14:paraId="3EFDF821" w14:textId="4EFE7A96" w:rsidR="000E63E1" w:rsidRDefault="00EC5130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he second dataset is </w:t>
      </w:r>
      <w:r w:rsidR="000E63E1">
        <w:rPr>
          <w:rFonts w:cstheme="minorHAnsi"/>
        </w:rPr>
        <w:t>SNP data</w:t>
      </w:r>
      <w:r w:rsidRPr="00EC5130">
        <w:rPr>
          <w:rFonts w:cstheme="minorHAnsi"/>
        </w:rPr>
        <w:t xml:space="preserve"> genotyped using </w:t>
      </w:r>
      <w:proofErr w:type="spellStart"/>
      <w:r w:rsidRPr="00EC5130">
        <w:rPr>
          <w:rFonts w:cstheme="minorHAnsi"/>
        </w:rPr>
        <w:t>DArTse</w:t>
      </w:r>
      <w:r>
        <w:rPr>
          <w:rFonts w:cstheme="minorHAnsi"/>
        </w:rPr>
        <w:t>q</w:t>
      </w:r>
      <w:proofErr w:type="spellEnd"/>
      <w:r w:rsidR="00BA3236" w:rsidRPr="005B5688">
        <w:rPr>
          <w:rFonts w:cstheme="minorHAnsi"/>
        </w:rPr>
        <w:t xml:space="preserve"> </w:t>
      </w:r>
      <w:r w:rsidR="00BA3236" w:rsidRPr="005B5688">
        <w:rPr>
          <w:rFonts w:cstheme="minorHAnsi"/>
        </w:rPr>
        <w:fldChar w:fldCharType="begin"/>
      </w:r>
      <w:r w:rsidR="00BA3236" w:rsidRPr="005B5688">
        <w:rPr>
          <w:rFonts w:cstheme="minorHAnsi"/>
        </w:rPr>
        <w:instrText xml:space="preserve"> ADDIN EN.CITE &lt;EndNote&gt;&lt;Cite&gt;&lt;Author&gt;Mijangos&lt;/Author&gt;&lt;Year&gt;2022&lt;/Year&gt;&lt;RecNum&gt;2260&lt;/RecNum&gt;&lt;DisplayText&gt;(Mijangos, Bino&lt;style face="italic"&gt;, et al.&lt;/style&gt;, 2022)&lt;/DisplayText&gt;&lt;record&gt;&lt;rec-number&gt;2260&lt;/rec-number&gt;&lt;foreign-keys&gt;&lt;key app="EN" db-id="f2559v9xjeadtqes05f5exsc5efezazve2wt" timestamp="1678834275" guid="c489f20d-59a1-4c5b-9c0d-187b2586a962"&gt;2260&lt;/key&gt;&lt;/foreign-keys&gt;&lt;ref-type name="Journal Article"&gt;17&lt;/ref-type&gt;&lt;contributors&gt;&lt;authors&gt;&lt;author&gt;Mijangos, Jose L&lt;/author&gt;&lt;author&gt;Bino, Gilad&lt;/author&gt;&lt;author&gt;Hawke, Tahneal&lt;/author&gt;&lt;author&gt;Kolomyjec, Stephen H&lt;/author&gt;&lt;author&gt;Kingsford, Richard T&lt;/author&gt;&lt;author&gt;Sidhu, Harvinder&lt;/author&gt;&lt;author&gt;Grant, Tom&lt;/author&gt;&lt;author&gt;Day, Jenna&lt;/author&gt;&lt;author&gt;Dias, Kimberly N&lt;/author&gt;&lt;author&gt;Gongora, Jaime&lt;/author&gt;&lt;/authors&gt;&lt;/contributors&gt;&lt;titles&gt;&lt;title&gt;Fragmentation by major dams and implications for the future viability of platypus populations&lt;/title&gt;&lt;secondary-title&gt;Communications Biology&lt;/secondary-title&gt;&lt;/titles&gt;&lt;periodical&gt;&lt;full-title&gt;Communications Biology&lt;/full-title&gt;&lt;/periodical&gt;&lt;pages&gt;1127&lt;/pages&gt;&lt;volume&gt;5&lt;/volume&gt;&lt;number&gt;1&lt;/number&gt;&lt;dates&gt;&lt;year&gt;2022&lt;/year&gt;&lt;/dates&gt;&lt;isbn&gt;2399-3642&lt;/isbn&gt;&lt;urls&gt;&lt;/urls&gt;&lt;/record&gt;&lt;/Cite&gt;&lt;/EndNote&gt;</w:instrText>
      </w:r>
      <w:r w:rsidR="00BA3236" w:rsidRPr="005B5688">
        <w:rPr>
          <w:rFonts w:cstheme="minorHAnsi"/>
        </w:rPr>
        <w:fldChar w:fldCharType="separate"/>
      </w:r>
      <w:r w:rsidR="00BA3236" w:rsidRPr="005B5688">
        <w:rPr>
          <w:rFonts w:cstheme="minorHAnsi"/>
          <w:noProof/>
        </w:rPr>
        <w:t>(Mijangos, Bino</w:t>
      </w:r>
      <w:r w:rsidR="00BA3236" w:rsidRPr="005B5688">
        <w:rPr>
          <w:rFonts w:cstheme="minorHAnsi"/>
          <w:i/>
          <w:noProof/>
        </w:rPr>
        <w:t>, et al.</w:t>
      </w:r>
      <w:r w:rsidR="00BA3236" w:rsidRPr="005B5688">
        <w:rPr>
          <w:rFonts w:cstheme="minorHAnsi"/>
          <w:noProof/>
        </w:rPr>
        <w:t>, 2022)</w:t>
      </w:r>
      <w:r w:rsidR="00BA3236" w:rsidRPr="005B5688">
        <w:rPr>
          <w:rFonts w:cstheme="minorHAnsi"/>
        </w:rPr>
        <w:fldChar w:fldCharType="end"/>
      </w:r>
      <w:r w:rsidRPr="00EC5130">
        <w:rPr>
          <w:rFonts w:cstheme="minorHAnsi"/>
        </w:rPr>
        <w:t xml:space="preserve">. </w:t>
      </w:r>
      <w:r w:rsidR="000E63E1">
        <w:rPr>
          <w:rFonts w:cstheme="minorHAnsi"/>
        </w:rPr>
        <w:t xml:space="preserve">The dataset consist of </w:t>
      </w:r>
      <w:r w:rsidR="000E63E1" w:rsidRPr="000E63E1">
        <w:rPr>
          <w:rFonts w:cstheme="minorHAnsi"/>
        </w:rPr>
        <w:t>214 platypus samples (108 females, 106 males)</w:t>
      </w:r>
      <w:r w:rsidR="001B2047" w:rsidRPr="001B2047">
        <w:rPr>
          <w:rFonts w:cstheme="minorHAnsi"/>
        </w:rPr>
        <w:t xml:space="preserve"> collected from nine different rivers (five regulated by major dams and four unregulated) across four regions in south-east Australia</w:t>
      </w:r>
      <w:r w:rsidR="000E63E1" w:rsidRPr="000E63E1">
        <w:rPr>
          <w:rFonts w:cstheme="minorHAnsi"/>
        </w:rPr>
        <w:t>.</w:t>
      </w:r>
      <w:r w:rsidR="000E63E1">
        <w:rPr>
          <w:rFonts w:cstheme="minorHAnsi"/>
        </w:rPr>
        <w:t xml:space="preserve"> The name of the files from this dataset have the word “dart”.</w:t>
      </w:r>
    </w:p>
    <w:p w14:paraId="70F3ED40" w14:textId="1B8ED67F" w:rsidR="000E63E1" w:rsidRDefault="000E63E1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BB23C1">
        <w:rPr>
          <w:rFonts w:cstheme="minorHAnsi"/>
        </w:rPr>
        <w:t xml:space="preserve">The </w:t>
      </w:r>
      <w:r>
        <w:rPr>
          <w:rFonts w:cstheme="minorHAnsi"/>
        </w:rPr>
        <w:t>third</w:t>
      </w:r>
      <w:r w:rsidRPr="00BB23C1">
        <w:rPr>
          <w:rFonts w:cstheme="minorHAnsi"/>
        </w:rPr>
        <w:t xml:space="preserve"> dataset</w:t>
      </w:r>
      <w:r w:rsidR="001B2047">
        <w:rPr>
          <w:rFonts w:cstheme="minorHAnsi"/>
        </w:rPr>
        <w:t xml:space="preserve"> is </w:t>
      </w:r>
      <w:r w:rsidR="001B2047" w:rsidRPr="005B5688">
        <w:rPr>
          <w:rFonts w:cstheme="minorHAnsi"/>
        </w:rPr>
        <w:t>whole genome sequencing data</w:t>
      </w:r>
      <w:r w:rsidRPr="00BB23C1">
        <w:rPr>
          <w:rFonts w:cstheme="minorHAnsi"/>
        </w:rPr>
        <w:t xml:space="preserve"> </w:t>
      </w:r>
      <w:r>
        <w:rPr>
          <w:rFonts w:cstheme="minorHAnsi"/>
        </w:rPr>
        <w:t>consist</w:t>
      </w:r>
      <w:r w:rsidR="001B2047">
        <w:rPr>
          <w:rFonts w:cstheme="minorHAnsi"/>
        </w:rPr>
        <w:t>ing</w:t>
      </w:r>
      <w:r>
        <w:rPr>
          <w:rFonts w:cstheme="minorHAnsi"/>
        </w:rPr>
        <w:t xml:space="preserve"> of</w:t>
      </w:r>
      <w:r w:rsidRPr="00BB23C1">
        <w:rPr>
          <w:rFonts w:cstheme="minorHAnsi"/>
        </w:rPr>
        <w:t xml:space="preserve"> 57 platypus </w:t>
      </w:r>
      <w:r>
        <w:rPr>
          <w:rFonts w:cstheme="minorHAnsi"/>
        </w:rPr>
        <w:t>samples</w:t>
      </w:r>
      <w:r w:rsidRPr="003308F0">
        <w:rPr>
          <w:rFonts w:cstheme="minorHAnsi"/>
        </w:rPr>
        <w:t xml:space="preserve"> from across the whole species range in eastern mainland Australia and Tasmania</w:t>
      </w:r>
      <w:r>
        <w:rPr>
          <w:rFonts w:cstheme="minorHAnsi"/>
        </w:rPr>
        <w:t xml:space="preserve"> </w:t>
      </w:r>
      <w:r w:rsidRPr="00BB23C1">
        <w:rPr>
          <w:rFonts w:cstheme="minorHAnsi"/>
        </w:rPr>
        <w:fldChar w:fldCharType="begin"/>
      </w:r>
      <w:r w:rsidRPr="00BB23C1">
        <w:rPr>
          <w:rFonts w:cstheme="minorHAnsi"/>
        </w:rPr>
        <w:instrText xml:space="preserve"> ADDIN EN.CITE &lt;EndNote&gt;&lt;Cite&gt;&lt;Author&gt;Martin&lt;/Author&gt;&lt;Year&gt;2018&lt;/Year&gt;&lt;RecNum&gt;2030&lt;/RecNum&gt;&lt;DisplayText&gt;(Martin&lt;style face="italic"&gt; et al.&lt;/style&gt;, 2018)&lt;/DisplayText&gt;&lt;record&gt;&lt;rec-number&gt;2030&lt;/rec-number&gt;&lt;foreign-keys&gt;&lt;key app="EN" db-id="f2559v9xjeadtqes05f5exsc5efezazve2wt" timestamp="1614068035" guid="d003baea-ca8f-4451-a0d2-1a4f9a9817e3"&gt;2030&lt;/key&gt;&lt;/foreign-keys&gt;&lt;ref-type name="Journal Article"&gt;17&lt;/ref-type&gt;&lt;contributors&gt;&lt;authors&gt;&lt;author&gt;Martin, Hilary C.&lt;/author&gt;&lt;author&gt;Batty, Elizabeth M.&lt;/author&gt;&lt;author&gt;Hussin, Julie&lt;/author&gt;&lt;author&gt;Westall, Portia&lt;/author&gt;&lt;author&gt;Daish, Tasman&lt;/author&gt;&lt;author&gt;Kolomyjec, Stephen&lt;/author&gt;&lt;author&gt;Piazza, Paolo&lt;/author&gt;&lt;author&gt;Bowden, Rory&lt;/author&gt;&lt;author&gt;Hawkins, Margaret&lt;/author&gt;&lt;author&gt;Grant, Tom&lt;/author&gt;&lt;/authors&gt;&lt;/contributors&gt;&lt;titles&gt;&lt;title&gt;Insights into platypus population structure and history from whole-genome sequencing&lt;/title&gt;&lt;secondary-title&gt;Molecular Biology and Evolution&lt;/secondary-title&gt;&lt;/titles&gt;&lt;periodical&gt;&lt;full-title&gt;Molecular Biology and Evolution&lt;/full-title&gt;&lt;abbr-1&gt;Mol. Biol. Evol.&lt;/abbr-1&gt;&lt;/periodical&gt;&lt;pages&gt;1238-1252&lt;/pages&gt;&lt;volume&gt;35&lt;/volume&gt;&lt;number&gt;5&lt;/number&gt;&lt;dates&gt;&lt;year&gt;2018&lt;/year&gt;&lt;/dates&gt;&lt;urls&gt;&lt;/urls&gt;&lt;/record&gt;&lt;/Cite&gt;&lt;/EndNote&gt;</w:instrText>
      </w:r>
      <w:r w:rsidRPr="00BB23C1">
        <w:rPr>
          <w:rFonts w:cstheme="minorHAnsi"/>
        </w:rPr>
        <w:fldChar w:fldCharType="separate"/>
      </w:r>
      <w:r w:rsidRPr="00BB23C1">
        <w:rPr>
          <w:rFonts w:cstheme="minorHAnsi"/>
          <w:noProof/>
        </w:rPr>
        <w:t>(Martin et al., 2018)</w:t>
      </w:r>
      <w:r w:rsidRPr="00BB23C1">
        <w:rPr>
          <w:rFonts w:cstheme="minorHAnsi"/>
        </w:rPr>
        <w:fldChar w:fldCharType="end"/>
      </w:r>
      <w:r w:rsidRPr="00BB23C1">
        <w:rPr>
          <w:rFonts w:cstheme="minorHAnsi"/>
        </w:rPr>
        <w:t xml:space="preserve">. </w:t>
      </w:r>
      <w:r>
        <w:rPr>
          <w:rFonts w:cstheme="minorHAnsi"/>
        </w:rPr>
        <w:t xml:space="preserve">The name of the files from this dataset have the word “oxford”. </w:t>
      </w:r>
    </w:p>
    <w:p w14:paraId="30514ABB" w14:textId="6D1D94CE" w:rsidR="00EC5130" w:rsidRDefault="000E63E1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The fourth dataset is the same </w:t>
      </w:r>
      <w:r w:rsidR="007C2586">
        <w:rPr>
          <w:rFonts w:cstheme="minorHAnsi"/>
        </w:rPr>
        <w:t xml:space="preserve">dataset of the 57 platypus as above, but using different methods for </w:t>
      </w:r>
      <w:r w:rsidR="001B2047" w:rsidRPr="00BB23C1">
        <w:rPr>
          <w:rFonts w:cstheme="minorHAnsi"/>
        </w:rPr>
        <w:t xml:space="preserve">read mapping </w:t>
      </w:r>
      <w:r w:rsidR="001B2047" w:rsidRPr="00BB23C1">
        <w:rPr>
          <w:rFonts w:cstheme="minorHAnsi"/>
        </w:rPr>
        <w:fldChar w:fldCharType="begin"/>
      </w:r>
      <w:r w:rsidR="001B2047" w:rsidRPr="00BB23C1">
        <w:rPr>
          <w:rFonts w:cstheme="minorHAnsi"/>
        </w:rPr>
        <w:instrText xml:space="preserve"> ADDIN EN.CITE &lt;EndNote&gt;&lt;Cite&gt;&lt;Author&gt;Sedlazeck&lt;/Author&gt;&lt;Year&gt;2013&lt;/Year&gt;&lt;RecNum&gt;2213&lt;/RecNum&gt;&lt;Prefix&gt;NextGenMap`; &lt;/Prefix&gt;&lt;DisplayText&gt;(NextGenMap; Sedlazeck&lt;style face="italic"&gt; et al.&lt;/style&gt;, 2013)&lt;/DisplayText&gt;&lt;record&gt;&lt;rec-number&gt;2213&lt;/rec-number&gt;&lt;foreign-keys&gt;&lt;key app="EN" db-id="f2559v9xjeadtqes05f5exsc5efezazve2wt" timestamp="1660399459" guid="25ad310f-6401-47f8-a9fe-fe35d8211fd2"&gt;2213&lt;/key&gt;&lt;/foreign-keys&gt;&lt;ref-type name="Journal Article"&gt;17&lt;/ref-type&gt;&lt;contributors&gt;&lt;authors&gt;&lt;author&gt;Sedlazeck, Fritz J&lt;/author&gt;&lt;author&gt;Rescheneder, Philipp&lt;/author&gt;&lt;author&gt;Von Haeseler, Arndt&lt;/author&gt;&lt;/authors&gt;&lt;/contributors&gt;&lt;titles&gt;&lt;title&gt;NextGenMap: fast and accurate read mapping in highly polymorphic genomes&lt;/title&gt;&lt;secondary-title&gt;Bioinformatics&lt;/secondary-title&gt;&lt;/titles&gt;&lt;periodical&gt;&lt;full-title&gt;Bioinformatics&lt;/full-title&gt;&lt;abbr-1&gt;Bioinformatics&lt;/abbr-1&gt;&lt;/periodical&gt;&lt;pages&gt;2790-2791&lt;/pages&gt;&lt;volume&gt;29&lt;/volume&gt;&lt;number&gt;21&lt;/number&gt;&lt;dates&gt;&lt;year&gt;2013&lt;/year&gt;&lt;/dates&gt;&lt;isbn&gt;1367-4803&lt;/isbn&gt;&lt;urls&gt;&lt;/urls&gt;&lt;/record&gt;&lt;/Cite&gt;&lt;/EndNote&gt;</w:instrText>
      </w:r>
      <w:r w:rsidR="001B2047" w:rsidRPr="00BB23C1">
        <w:rPr>
          <w:rFonts w:cstheme="minorHAnsi"/>
        </w:rPr>
        <w:fldChar w:fldCharType="separate"/>
      </w:r>
      <w:r w:rsidR="001B2047" w:rsidRPr="00BB23C1">
        <w:rPr>
          <w:rFonts w:cstheme="minorHAnsi"/>
          <w:noProof/>
        </w:rPr>
        <w:t>(NextGenMap; Sedlazeck et al., 2013)</w:t>
      </w:r>
      <w:r w:rsidR="001B2047" w:rsidRPr="00BB23C1">
        <w:rPr>
          <w:rFonts w:cstheme="minorHAnsi"/>
        </w:rPr>
        <w:fldChar w:fldCharType="end"/>
      </w:r>
      <w:r w:rsidR="001B2047">
        <w:rPr>
          <w:rFonts w:cstheme="minorHAnsi"/>
        </w:rPr>
        <w:t>,</w:t>
      </w:r>
      <w:r w:rsidR="001B2047" w:rsidRPr="00BB23C1">
        <w:rPr>
          <w:rFonts w:cstheme="minorHAnsi"/>
        </w:rPr>
        <w:t xml:space="preserve"> genotype calling </w:t>
      </w:r>
      <w:r w:rsidR="001B2047" w:rsidRPr="00BB23C1">
        <w:rPr>
          <w:rFonts w:cstheme="minorHAnsi"/>
        </w:rPr>
        <w:fldChar w:fldCharType="begin"/>
      </w:r>
      <w:r w:rsidR="001B2047" w:rsidRPr="00BB23C1">
        <w:rPr>
          <w:rFonts w:cstheme="minorHAnsi"/>
        </w:rPr>
        <w:instrText xml:space="preserve"> ADDIN EN.CITE &lt;EndNote&gt;&lt;Cite&gt;&lt;Author&gt;Cooke&lt;/Author&gt;&lt;Year&gt;2021&lt;/Year&gt;&lt;RecNum&gt;2212&lt;/RecNum&gt;&lt;Prefix&gt;Octopus`; &lt;/Prefix&gt;&lt;DisplayText&gt;(Octopus; Cooke&lt;style face="italic"&gt; et al.&lt;/style&gt;, 2021)&lt;/DisplayText&gt;&lt;record&gt;&lt;rec-number&gt;2212&lt;/rec-number&gt;&lt;foreign-keys&gt;&lt;key app="EN" db-id="f2559v9xjeadtqes05f5exsc5efezazve2wt" timestamp="1660399360" guid="b821a78d-40a9-4ad3-a0a3-ad6ba4aee486"&gt;2212&lt;/key&gt;&lt;/foreign-keys&gt;&lt;ref-type name="Journal Article"&gt;17&lt;/ref-type&gt;&lt;contributors&gt;&lt;authors&gt;&lt;author&gt;Cooke, Daniel P&lt;/author&gt;&lt;author&gt;Wedge, David C&lt;/author&gt;&lt;author&gt;Lunter, Gerton&lt;/author&gt;&lt;/authors&gt;&lt;/contributors&gt;&lt;titles&gt;&lt;title&gt;A unified haplotype-based method for accurate and comprehensive variant calling&lt;/title&gt;&lt;secondary-title&gt;Nature biotechnology&lt;/secondary-title&gt;&lt;/titles&gt;&lt;periodical&gt;&lt;full-title&gt;Nature Biotechnology&lt;/full-title&gt;&lt;abbr-1&gt;Nat Biotechnol&lt;/abbr-1&gt;&lt;/periodical&gt;&lt;pages&gt;885-892&lt;/pages&gt;&lt;volume&gt;39&lt;/volume&gt;&lt;number&gt;7&lt;/number&gt;&lt;dates&gt;&lt;year&gt;2021&lt;/year&gt;&lt;/dates&gt;&lt;isbn&gt;1546-1696&lt;/isbn&gt;&lt;urls&gt;&lt;/urls&gt;&lt;/record&gt;&lt;/Cite&gt;&lt;/EndNote&gt;</w:instrText>
      </w:r>
      <w:r w:rsidR="001B2047" w:rsidRPr="00BB23C1">
        <w:rPr>
          <w:rFonts w:cstheme="minorHAnsi"/>
        </w:rPr>
        <w:fldChar w:fldCharType="separate"/>
      </w:r>
      <w:r w:rsidR="001B2047" w:rsidRPr="00BB23C1">
        <w:rPr>
          <w:rFonts w:cstheme="minorHAnsi"/>
          <w:noProof/>
        </w:rPr>
        <w:t>(Octopus; Cooke et al., 2021)</w:t>
      </w:r>
      <w:r w:rsidR="001B2047" w:rsidRPr="00BB23C1">
        <w:rPr>
          <w:rFonts w:cstheme="minorHAnsi"/>
        </w:rPr>
        <w:fldChar w:fldCharType="end"/>
      </w:r>
      <w:r w:rsidR="007C2586">
        <w:rPr>
          <w:rFonts w:cstheme="minorHAnsi"/>
        </w:rPr>
        <w:t xml:space="preserve"> and mapped to the latest reference </w:t>
      </w:r>
      <w:r w:rsidR="00EC5130" w:rsidRPr="00EC5130">
        <w:rPr>
          <w:rFonts w:cstheme="minorHAnsi"/>
        </w:rPr>
        <w:t>genome</w:t>
      </w:r>
      <w:r w:rsidR="001B2047">
        <w:rPr>
          <w:rFonts w:cstheme="minorHAnsi"/>
        </w:rPr>
        <w:t xml:space="preserve"> </w:t>
      </w:r>
      <w:r w:rsidR="001B2047">
        <w:rPr>
          <w:rFonts w:cstheme="minorHAnsi"/>
        </w:rPr>
        <w:fldChar w:fldCharType="begin"/>
      </w:r>
      <w:r w:rsidR="001B2047">
        <w:rPr>
          <w:rFonts w:cstheme="minorHAnsi"/>
        </w:rPr>
        <w:instrText xml:space="preserve"> ADDIN EN.CITE &lt;EndNote&gt;&lt;Cite&gt;&lt;Author&gt;Zhou&lt;/Author&gt;&lt;Year&gt;2021&lt;/Year&gt;&lt;RecNum&gt;2108&lt;/RecNum&gt;&lt;DisplayText&gt;(Zhou&lt;style face="italic"&gt; et al.&lt;/style&gt;, 2021)&lt;/DisplayText&gt;&lt;record&gt;&lt;rec-number&gt;2108&lt;/rec-number&gt;&lt;foreign-keys&gt;&lt;key app="EN" db-id="f2559v9xjeadtqes05f5exsc5efezazve2wt" timestamp="1627261036" guid="5424d9ab-004d-4814-9439-0492f1b39a94"&gt;2108&lt;/key&gt;&lt;/foreign-keys&gt;&lt;ref-type name="Journal Article"&gt;17&lt;/ref-type&gt;&lt;contributors&gt;&lt;authors&gt;&lt;author&gt;Zhou, Yang&lt;/author&gt;&lt;author&gt;Shearwin-Whyatt, Linda&lt;/author&gt;&lt;author&gt;Li, Jing&lt;/author&gt;&lt;author&gt;Song, Zhenzhen&lt;/author&gt;&lt;author&gt;Hayakawa, Takashi&lt;/author&gt;&lt;author&gt;Stevens, David&lt;/author&gt;&lt;author&gt;Fenelon, Jane C&lt;/author&gt;&lt;author&gt;Peel, Emma&lt;/author&gt;&lt;author&gt;Cheng, Yuanyuan&lt;/author&gt;&lt;author&gt;Pajpach, Filip&lt;/author&gt;&lt;/authors&gt;&lt;/contributors&gt;&lt;titles&gt;&lt;title&gt;Platypus and echidna genomes reveal mammalian biology and evolution&lt;/title&gt;&lt;secondary-title&gt;Nature&lt;/secondary-title&gt;&lt;/titles&gt;&lt;periodical&gt;&lt;full-title&gt;Nature&lt;/full-title&gt;&lt;abbr-1&gt;Nature&lt;/abbr-1&gt;&lt;/periodical&gt;&lt;pages&gt;756-762&lt;/pages&gt;&lt;volume&gt;592&lt;/volume&gt;&lt;number&gt;7856&lt;/number&gt;&lt;dates&gt;&lt;year&gt;2021&lt;/year&gt;&lt;/dates&gt;&lt;isbn&gt;1476-4687&lt;/isbn&gt;&lt;urls&gt;&lt;/urls&gt;&lt;/record&gt;&lt;/Cite&gt;&lt;/EndNote&gt;</w:instrText>
      </w:r>
      <w:r w:rsidR="001B2047">
        <w:rPr>
          <w:rFonts w:cstheme="minorHAnsi"/>
        </w:rPr>
        <w:fldChar w:fldCharType="separate"/>
      </w:r>
      <w:r w:rsidR="001B2047">
        <w:rPr>
          <w:rFonts w:cstheme="minorHAnsi"/>
          <w:noProof/>
        </w:rPr>
        <w:t>(Zhou</w:t>
      </w:r>
      <w:r w:rsidR="001B2047" w:rsidRPr="001B2047">
        <w:rPr>
          <w:rFonts w:cstheme="minorHAnsi"/>
          <w:i/>
          <w:noProof/>
        </w:rPr>
        <w:t xml:space="preserve"> et al.</w:t>
      </w:r>
      <w:r w:rsidR="001B2047">
        <w:rPr>
          <w:rFonts w:cstheme="minorHAnsi"/>
          <w:noProof/>
        </w:rPr>
        <w:t>, 2021)</w:t>
      </w:r>
      <w:r w:rsidR="001B2047">
        <w:rPr>
          <w:rFonts w:cstheme="minorHAnsi"/>
        </w:rPr>
        <w:fldChar w:fldCharType="end"/>
      </w:r>
      <w:r w:rsidR="00EC5130" w:rsidRPr="00EC5130">
        <w:rPr>
          <w:rFonts w:cstheme="minorHAnsi"/>
        </w:rPr>
        <w:t>.</w:t>
      </w:r>
      <w:r w:rsidR="007C2586">
        <w:rPr>
          <w:rFonts w:cstheme="minorHAnsi"/>
        </w:rPr>
        <w:t xml:space="preserve"> The name of the files from this dataset have the word “Martin”.</w:t>
      </w:r>
    </w:p>
    <w:p w14:paraId="57E47B84" w14:textId="2983344A" w:rsidR="00EE3C89" w:rsidRPr="00127D2D" w:rsidRDefault="00851D99" w:rsidP="00EE3C8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Datasets and genomic resources have been split by chromosome and stored in subfolders </w:t>
      </w:r>
      <w:r w:rsidR="00EE3C89" w:rsidRPr="00127D2D">
        <w:rPr>
          <w:rFonts w:cstheme="minorHAnsi"/>
        </w:rPr>
        <w:t>within</w:t>
      </w:r>
      <w:r w:rsidR="00EE3C89">
        <w:rPr>
          <w:rFonts w:cstheme="minorHAnsi"/>
        </w:rPr>
        <w:t xml:space="preserve"> the</w:t>
      </w:r>
      <w:r w:rsidR="00EE3C89" w:rsidRPr="00127D2D">
        <w:rPr>
          <w:rFonts w:cstheme="minorHAnsi"/>
        </w:rPr>
        <w:t xml:space="preserve"> “</w:t>
      </w:r>
      <w:proofErr w:type="spellStart"/>
      <w:r w:rsidR="00EE3C89" w:rsidRPr="004F6BE8">
        <w:rPr>
          <w:rFonts w:cstheme="minorHAnsi"/>
          <w:b/>
          <w:bCs/>
          <w:i/>
          <w:iCs/>
        </w:rPr>
        <w:t>final_platypus</w:t>
      </w:r>
      <w:proofErr w:type="spellEnd"/>
      <w:r w:rsidR="00EE3C89" w:rsidRPr="00127D2D">
        <w:rPr>
          <w:rFonts w:cstheme="minorHAnsi"/>
        </w:rPr>
        <w:t xml:space="preserve">” </w:t>
      </w:r>
      <w:r w:rsidR="00EE3C89">
        <w:rPr>
          <w:rFonts w:cstheme="minorHAnsi"/>
        </w:rPr>
        <w:t>folder</w:t>
      </w:r>
      <w:r w:rsidR="00EE3C89" w:rsidRPr="00127D2D">
        <w:rPr>
          <w:rFonts w:cstheme="minorHAnsi"/>
        </w:rPr>
        <w:t xml:space="preserve">. Each chromosome folder contains all the </w:t>
      </w:r>
      <w:r w:rsidR="00E9038A">
        <w:rPr>
          <w:rFonts w:cstheme="minorHAnsi"/>
        </w:rPr>
        <w:t>data</w:t>
      </w:r>
      <w:r w:rsidR="00EE3C89" w:rsidRPr="00127D2D">
        <w:rPr>
          <w:rFonts w:cstheme="minorHAnsi"/>
        </w:rPr>
        <w:t xml:space="preserve"> files</w:t>
      </w:r>
      <w:r w:rsidR="00E9038A">
        <w:rPr>
          <w:rFonts w:cstheme="minorHAnsi"/>
        </w:rPr>
        <w:t xml:space="preserve"> required for the analyses</w:t>
      </w:r>
      <w:r w:rsidR="00EE3C89" w:rsidRPr="00127D2D">
        <w:rPr>
          <w:rFonts w:cstheme="minorHAnsi"/>
        </w:rPr>
        <w:t>. There are six more</w:t>
      </w:r>
      <w:r w:rsidR="004F6BE8">
        <w:rPr>
          <w:rFonts w:cstheme="minorHAnsi"/>
        </w:rPr>
        <w:t xml:space="preserve"> folders</w:t>
      </w:r>
      <w:r w:rsidR="00EE3C89" w:rsidRPr="00127D2D">
        <w:rPr>
          <w:rFonts w:cstheme="minorHAnsi"/>
        </w:rPr>
        <w:t xml:space="preserve"> within </w:t>
      </w:r>
      <w:r w:rsidR="004F6BE8">
        <w:rPr>
          <w:rFonts w:cstheme="minorHAnsi"/>
        </w:rPr>
        <w:t xml:space="preserve">the </w:t>
      </w:r>
      <w:proofErr w:type="spellStart"/>
      <w:r w:rsidR="00EE3C89" w:rsidRPr="004F6BE8">
        <w:rPr>
          <w:rFonts w:cstheme="minorHAnsi"/>
          <w:b/>
          <w:bCs/>
          <w:i/>
          <w:iCs/>
        </w:rPr>
        <w:t>final_platypu</w:t>
      </w:r>
      <w:r w:rsidR="004F6BE8">
        <w:rPr>
          <w:rFonts w:cstheme="minorHAnsi"/>
          <w:b/>
          <w:bCs/>
          <w:i/>
          <w:iCs/>
        </w:rPr>
        <w:t>s</w:t>
      </w:r>
      <w:proofErr w:type="spellEnd"/>
      <w:r w:rsidR="004F6BE8">
        <w:rPr>
          <w:rFonts w:cstheme="minorHAnsi"/>
        </w:rPr>
        <w:t xml:space="preserve"> folder</w:t>
      </w:r>
      <w:r w:rsidR="00EE3C89" w:rsidRPr="00127D2D">
        <w:rPr>
          <w:rFonts w:cstheme="minorHAnsi"/>
        </w:rPr>
        <w:t>:</w:t>
      </w:r>
    </w:p>
    <w:p w14:paraId="615679C2" w14:textId="45CDFE04" w:rsidR="00AB30AC" w:rsidRPr="00127D2D" w:rsidRDefault="0055329B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4F6BE8">
        <w:rPr>
          <w:rFonts w:cstheme="minorHAnsi"/>
          <w:b/>
          <w:bCs/>
          <w:i/>
          <w:iCs/>
        </w:rPr>
        <w:t>s</w:t>
      </w:r>
      <w:r w:rsidR="00AB30AC" w:rsidRPr="004F6BE8">
        <w:rPr>
          <w:rFonts w:cstheme="minorHAnsi"/>
          <w:b/>
          <w:bCs/>
          <w:i/>
          <w:iCs/>
        </w:rPr>
        <w:t>cripts</w:t>
      </w:r>
      <w:r>
        <w:rPr>
          <w:rFonts w:cstheme="minorHAnsi"/>
        </w:rPr>
        <w:t xml:space="preserve"> folder</w:t>
      </w:r>
      <w:r w:rsidR="00AB30AC" w:rsidRPr="00127D2D">
        <w:rPr>
          <w:rFonts w:cstheme="minorHAnsi"/>
        </w:rPr>
        <w:t xml:space="preserve"> - contains scripts used for</w:t>
      </w:r>
      <w:r w:rsidR="00E9038A">
        <w:rPr>
          <w:rFonts w:cstheme="minorHAnsi"/>
        </w:rPr>
        <w:t xml:space="preserve"> read mapping,</w:t>
      </w:r>
      <w:r w:rsidR="00AB30AC" w:rsidRPr="00127D2D">
        <w:rPr>
          <w:rFonts w:cstheme="minorHAnsi"/>
        </w:rPr>
        <w:t xml:space="preserve"> </w:t>
      </w:r>
      <w:r w:rsidR="00E9038A">
        <w:rPr>
          <w:rFonts w:cstheme="minorHAnsi"/>
        </w:rPr>
        <w:t>SNP calling</w:t>
      </w:r>
      <w:r w:rsidR="00AB30AC" w:rsidRPr="00127D2D">
        <w:rPr>
          <w:rFonts w:cstheme="minorHAnsi"/>
        </w:rPr>
        <w:t>, splitting files, remapping</w:t>
      </w:r>
      <w:r w:rsidR="00864712">
        <w:rPr>
          <w:rFonts w:cstheme="minorHAnsi"/>
        </w:rPr>
        <w:t xml:space="preserve"> SNPs</w:t>
      </w:r>
      <w:r w:rsidR="00AB30AC" w:rsidRPr="00127D2D">
        <w:rPr>
          <w:rFonts w:cstheme="minorHAnsi"/>
        </w:rPr>
        <w:t xml:space="preserve">, loading data, validating data and first analyses. </w:t>
      </w:r>
      <w:r w:rsidR="00864712">
        <w:rPr>
          <w:rFonts w:cstheme="minorHAnsi"/>
        </w:rPr>
        <w:t>Pipeline s</w:t>
      </w:r>
      <w:r w:rsidR="00AB30AC" w:rsidRPr="00127D2D">
        <w:rPr>
          <w:rFonts w:cstheme="minorHAnsi"/>
        </w:rPr>
        <w:t>teps are described in</w:t>
      </w:r>
      <w:r w:rsidR="00851D99">
        <w:rPr>
          <w:rFonts w:cstheme="minorHAnsi"/>
        </w:rPr>
        <w:t xml:space="preserve"> the document</w:t>
      </w:r>
      <w:r w:rsidR="00AB30AC" w:rsidRPr="00127D2D">
        <w:rPr>
          <w:rFonts w:cstheme="minorHAnsi"/>
        </w:rPr>
        <w:t xml:space="preserve"> “</w:t>
      </w:r>
      <w:r w:rsidR="00AB30AC" w:rsidRPr="004F6BE8">
        <w:rPr>
          <w:rFonts w:cstheme="minorHAnsi"/>
          <w:b/>
          <w:bCs/>
        </w:rPr>
        <w:t>steps_pipeline.docx</w:t>
      </w:r>
      <w:r w:rsidR="00AB30AC" w:rsidRPr="00127D2D">
        <w:rPr>
          <w:rFonts w:cstheme="minorHAnsi"/>
        </w:rPr>
        <w:t>”.</w:t>
      </w:r>
    </w:p>
    <w:p w14:paraId="4D89E6B6" w14:textId="2DFB69FB" w:rsidR="00AB30AC" w:rsidRPr="00127D2D" w:rsidRDefault="00AB30AC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4F6BE8">
        <w:rPr>
          <w:rFonts w:cstheme="minorHAnsi"/>
          <w:b/>
          <w:bCs/>
          <w:i/>
          <w:iCs/>
        </w:rPr>
        <w:t>info</w:t>
      </w:r>
      <w:r w:rsidRPr="00127D2D">
        <w:rPr>
          <w:rFonts w:cstheme="minorHAnsi"/>
        </w:rPr>
        <w:t xml:space="preserve"> </w:t>
      </w:r>
      <w:r w:rsidR="0055329B">
        <w:rPr>
          <w:rFonts w:cstheme="minorHAnsi"/>
        </w:rPr>
        <w:t xml:space="preserve">folder </w:t>
      </w:r>
      <w:r w:rsidRPr="00127D2D">
        <w:rPr>
          <w:rFonts w:cstheme="minorHAnsi"/>
        </w:rPr>
        <w:t>- contains metadata information of the datasets, files for remapping and general information about the project.</w:t>
      </w:r>
    </w:p>
    <w:p w14:paraId="3E64A8C9" w14:textId="24F08F3D" w:rsidR="00AB30AC" w:rsidRPr="00127D2D" w:rsidRDefault="00AB30AC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4F6BE8">
        <w:rPr>
          <w:rFonts w:cstheme="minorHAnsi"/>
          <w:b/>
          <w:bCs/>
          <w:i/>
          <w:iCs/>
        </w:rPr>
        <w:t>literature</w:t>
      </w:r>
      <w:r w:rsidRPr="0055329B">
        <w:rPr>
          <w:rFonts w:cstheme="minorHAnsi"/>
        </w:rPr>
        <w:t xml:space="preserve"> </w:t>
      </w:r>
      <w:r w:rsidR="0055329B" w:rsidRPr="0055329B">
        <w:rPr>
          <w:rFonts w:cstheme="minorHAnsi"/>
        </w:rPr>
        <w:t>folder</w:t>
      </w:r>
      <w:r w:rsidR="0055329B">
        <w:rPr>
          <w:rFonts w:cstheme="minorHAnsi"/>
          <w:b/>
          <w:bCs/>
        </w:rPr>
        <w:t xml:space="preserve"> </w:t>
      </w:r>
      <w:r w:rsidRPr="00127D2D">
        <w:rPr>
          <w:rFonts w:cstheme="minorHAnsi"/>
        </w:rPr>
        <w:t>- contains reference articles, including the last two articles on platypus genomics</w:t>
      </w:r>
      <w:r w:rsidR="00864712">
        <w:rPr>
          <w:rFonts w:cstheme="minorHAnsi"/>
        </w:rPr>
        <w:t xml:space="preserve"> </w:t>
      </w:r>
      <w:r w:rsidR="00864712">
        <w:rPr>
          <w:rFonts w:cstheme="minorHAnsi"/>
        </w:rPr>
        <w:fldChar w:fldCharType="begin">
          <w:fldData xml:space="preserve">PEVuZE5vdGU+PENpdGU+PEF1dGhvcj5aaG91PC9BdXRob3I+PFllYXI+MjAyMTwvWWVhcj48UmVj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==
</w:fldData>
        </w:fldChar>
      </w:r>
      <w:r w:rsidR="00864712">
        <w:rPr>
          <w:rFonts w:cstheme="minorHAnsi"/>
        </w:rPr>
        <w:instrText xml:space="preserve"> ADDIN EN.CITE </w:instrText>
      </w:r>
      <w:r w:rsidR="00864712">
        <w:rPr>
          <w:rFonts w:cstheme="minorHAnsi"/>
        </w:rPr>
        <w:fldChar w:fldCharType="begin">
          <w:fldData xml:space="preserve">PEVuZE5vdGU+PENpdGU+PEF1dGhvcj5aaG91PC9BdXRob3I+PFllYXI+MjAyMTwvWWVhcj48UmVj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==
</w:fldData>
        </w:fldChar>
      </w:r>
      <w:r w:rsidR="00864712">
        <w:rPr>
          <w:rFonts w:cstheme="minorHAnsi"/>
        </w:rPr>
        <w:instrText xml:space="preserve"> ADDIN EN.CITE.DATA </w:instrText>
      </w:r>
      <w:r w:rsidR="00864712">
        <w:rPr>
          <w:rFonts w:cstheme="minorHAnsi"/>
        </w:rPr>
      </w:r>
      <w:r w:rsidR="00864712">
        <w:rPr>
          <w:rFonts w:cstheme="minorHAnsi"/>
        </w:rPr>
        <w:fldChar w:fldCharType="end"/>
      </w:r>
      <w:r w:rsidR="00864712">
        <w:rPr>
          <w:rFonts w:cstheme="minorHAnsi"/>
        </w:rPr>
      </w:r>
      <w:r w:rsidR="00864712">
        <w:rPr>
          <w:rFonts w:cstheme="minorHAnsi"/>
        </w:rPr>
        <w:fldChar w:fldCharType="separate"/>
      </w:r>
      <w:r w:rsidR="00864712">
        <w:rPr>
          <w:rFonts w:cstheme="minorHAnsi"/>
          <w:noProof/>
        </w:rPr>
        <w:t>(Martin</w:t>
      </w:r>
      <w:r w:rsidR="00864712" w:rsidRPr="00864712">
        <w:rPr>
          <w:rFonts w:cstheme="minorHAnsi"/>
          <w:i/>
          <w:noProof/>
        </w:rPr>
        <w:t xml:space="preserve"> et al.</w:t>
      </w:r>
      <w:r w:rsidR="00864712">
        <w:rPr>
          <w:rFonts w:cstheme="minorHAnsi"/>
          <w:noProof/>
        </w:rPr>
        <w:t>, 2018; Zhou</w:t>
      </w:r>
      <w:r w:rsidR="00864712" w:rsidRPr="00864712">
        <w:rPr>
          <w:rFonts w:cstheme="minorHAnsi"/>
          <w:i/>
          <w:noProof/>
        </w:rPr>
        <w:t xml:space="preserve"> et al.</w:t>
      </w:r>
      <w:r w:rsidR="00864712">
        <w:rPr>
          <w:rFonts w:cstheme="minorHAnsi"/>
          <w:noProof/>
        </w:rPr>
        <w:t>, 2021)</w:t>
      </w:r>
      <w:r w:rsidR="00864712">
        <w:rPr>
          <w:rFonts w:cstheme="minorHAnsi"/>
        </w:rPr>
        <w:fldChar w:fldCharType="end"/>
      </w:r>
      <w:r w:rsidRPr="00127D2D">
        <w:rPr>
          <w:rFonts w:cstheme="minorHAnsi"/>
        </w:rPr>
        <w:t xml:space="preserve"> and their supplementary information.</w:t>
      </w:r>
    </w:p>
    <w:p w14:paraId="36AC0A9A" w14:textId="6CB134AA" w:rsidR="00AB30AC" w:rsidRPr="00127D2D" w:rsidRDefault="00AB30AC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proofErr w:type="spellStart"/>
      <w:r w:rsidRPr="004F6BE8">
        <w:rPr>
          <w:rFonts w:cstheme="minorHAnsi"/>
          <w:b/>
          <w:bCs/>
          <w:i/>
          <w:iCs/>
        </w:rPr>
        <w:t>original_files</w:t>
      </w:r>
      <w:proofErr w:type="spellEnd"/>
      <w:r w:rsidR="00400BC1">
        <w:rPr>
          <w:rFonts w:cstheme="minorHAnsi"/>
        </w:rPr>
        <w:t xml:space="preserve"> folder </w:t>
      </w:r>
      <w:r w:rsidRPr="00127D2D">
        <w:rPr>
          <w:rFonts w:cstheme="minorHAnsi"/>
        </w:rPr>
        <w:t>- contains the original files of Oxford, DArT and GFF files.</w:t>
      </w:r>
    </w:p>
    <w:p w14:paraId="011F78C9" w14:textId="207803E0" w:rsidR="00AB30AC" w:rsidRPr="00127D2D" w:rsidRDefault="00AB30AC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4F6BE8">
        <w:rPr>
          <w:rFonts w:cstheme="minorHAnsi"/>
          <w:b/>
          <w:bCs/>
          <w:i/>
          <w:iCs/>
        </w:rPr>
        <w:t>programs</w:t>
      </w:r>
      <w:r w:rsidRPr="00400BC1">
        <w:rPr>
          <w:rFonts w:cstheme="minorHAnsi"/>
          <w:b/>
          <w:bCs/>
        </w:rPr>
        <w:t xml:space="preserve"> </w:t>
      </w:r>
      <w:r w:rsidR="00400BC1" w:rsidRPr="00400BC1">
        <w:rPr>
          <w:rFonts w:cstheme="minorHAnsi"/>
        </w:rPr>
        <w:t>folder</w:t>
      </w:r>
      <w:r w:rsidR="00400BC1">
        <w:rPr>
          <w:rFonts w:cstheme="minorHAnsi"/>
        </w:rPr>
        <w:t xml:space="preserve"> </w:t>
      </w:r>
      <w:r w:rsidRPr="00127D2D">
        <w:rPr>
          <w:rFonts w:cstheme="minorHAnsi"/>
        </w:rPr>
        <w:t>- contains some of the programs (for macOS) used in the scripts.</w:t>
      </w:r>
    </w:p>
    <w:p w14:paraId="2F696B65" w14:textId="53A73D71" w:rsidR="00AB30AC" w:rsidRPr="00127D2D" w:rsidRDefault="00AB30AC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proofErr w:type="spellStart"/>
      <w:r w:rsidRPr="004F6BE8">
        <w:rPr>
          <w:rFonts w:cstheme="minorHAnsi"/>
          <w:b/>
          <w:bCs/>
          <w:i/>
          <w:iCs/>
        </w:rPr>
        <w:t>reference_genomes</w:t>
      </w:r>
      <w:proofErr w:type="spellEnd"/>
      <w:r w:rsidRPr="00127D2D">
        <w:rPr>
          <w:rFonts w:cstheme="minorHAnsi"/>
        </w:rPr>
        <w:t xml:space="preserve"> </w:t>
      </w:r>
      <w:r w:rsidR="00400BC1">
        <w:rPr>
          <w:rFonts w:cstheme="minorHAnsi"/>
        </w:rPr>
        <w:t xml:space="preserve">folder </w:t>
      </w:r>
      <w:r w:rsidRPr="00127D2D">
        <w:rPr>
          <w:rFonts w:cstheme="minorHAnsi"/>
        </w:rPr>
        <w:t>- contains the reference genomes (FASTA) used for the DArT, Oxford and 26 genomes datasets.</w:t>
      </w:r>
    </w:p>
    <w:p w14:paraId="6D3C5B4E" w14:textId="3E4BFAEF" w:rsidR="00395740" w:rsidRPr="00851D99" w:rsidRDefault="004F6BE8" w:rsidP="00851D99">
      <w:pPr>
        <w:pStyle w:val="Heading1"/>
      </w:pPr>
      <w:r w:rsidRPr="00851D99">
        <w:lastRenderedPageBreak/>
        <w:t>Data analyses</w:t>
      </w:r>
    </w:p>
    <w:p w14:paraId="5D846298" w14:textId="1E8B1C76" w:rsidR="007C2586" w:rsidRDefault="007C2586" w:rsidP="007C2586">
      <w:pPr>
        <w:pStyle w:val="Heading2"/>
      </w:pPr>
      <w:r>
        <w:t>Checking interferon genes</w:t>
      </w:r>
    </w:p>
    <w:p w14:paraId="5308C2B1" w14:textId="502F9E58" w:rsidR="00395740" w:rsidRPr="00127D2D" w:rsidRDefault="00864712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First have a quick look at the reports of </w:t>
      </w:r>
      <w:r w:rsidR="007C2586">
        <w:rPr>
          <w:rFonts w:cstheme="minorHAnsi"/>
        </w:rPr>
        <w:t>some</w:t>
      </w:r>
      <w:r>
        <w:rPr>
          <w:rFonts w:cstheme="minorHAnsi"/>
        </w:rPr>
        <w:t xml:space="preserve"> i</w:t>
      </w:r>
      <w:r w:rsidR="00395740" w:rsidRPr="00127D2D">
        <w:rPr>
          <w:rFonts w:cstheme="minorHAnsi"/>
        </w:rPr>
        <w:t>nterferon proteins in the platypus</w:t>
      </w:r>
      <w:r>
        <w:rPr>
          <w:rFonts w:cstheme="minorHAnsi"/>
        </w:rPr>
        <w:t xml:space="preserve"> using the link below. </w:t>
      </w:r>
    </w:p>
    <w:p w14:paraId="63469BAF" w14:textId="5E353E0B" w:rsidR="00395740" w:rsidRDefault="00000000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8" w:history="1">
        <w:r w:rsidR="00395740" w:rsidRPr="00127D2D">
          <w:rPr>
            <w:rStyle w:val="Hyperlink"/>
            <w:rFonts w:cstheme="minorHAnsi"/>
          </w:rPr>
          <w:t>https://www.uniprot.org/uniprotkb?query=%28taxonomy_id%</w:t>
        </w:r>
        <w:r w:rsidR="00395740" w:rsidRPr="00127D2D">
          <w:rPr>
            <w:rStyle w:val="Hyperlink"/>
            <w:rFonts w:cstheme="minorHAnsi"/>
          </w:rPr>
          <w:t>3</w:t>
        </w:r>
        <w:r w:rsidR="00395740" w:rsidRPr="00127D2D">
          <w:rPr>
            <w:rStyle w:val="Hyperlink"/>
            <w:rFonts w:cstheme="minorHAnsi"/>
          </w:rPr>
          <w:t>A9258%29%20ifn</w:t>
        </w:r>
      </w:hyperlink>
      <w:r w:rsidR="00395740" w:rsidRPr="00127D2D">
        <w:rPr>
          <w:rFonts w:cstheme="minorHAnsi"/>
        </w:rPr>
        <w:t xml:space="preserve"> </w:t>
      </w:r>
    </w:p>
    <w:p w14:paraId="5E10077E" w14:textId="738FD20D" w:rsidR="00864712" w:rsidRDefault="00864712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Can you identify in which chromosome</w:t>
      </w:r>
      <w:r w:rsidR="007C2586">
        <w:rPr>
          <w:rFonts w:cstheme="minorHAnsi"/>
        </w:rPr>
        <w:t>s</w:t>
      </w:r>
      <w:r>
        <w:rPr>
          <w:rFonts w:cstheme="minorHAnsi"/>
        </w:rPr>
        <w:t xml:space="preserve"> are</w:t>
      </w:r>
      <w:r w:rsidR="00851D99">
        <w:rPr>
          <w:rFonts w:cstheme="minorHAnsi"/>
        </w:rPr>
        <w:t xml:space="preserve"> located</w:t>
      </w:r>
      <w:r>
        <w:rPr>
          <w:rFonts w:cstheme="minorHAnsi"/>
        </w:rPr>
        <w:t xml:space="preserve"> the interferon genes?</w:t>
      </w:r>
    </w:p>
    <w:p w14:paraId="3F9DBFCC" w14:textId="4EFC684A" w:rsidR="007C2586" w:rsidRDefault="007C2586" w:rsidP="007C2586">
      <w:pPr>
        <w:pStyle w:val="Heading2"/>
      </w:pPr>
      <w:r>
        <w:t>Loading data into RStudio</w:t>
      </w:r>
    </w:p>
    <w:p w14:paraId="6EEC9725" w14:textId="2AAE79D2" w:rsidR="0089483B" w:rsidRDefault="0089483B" w:rsidP="003D2B81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First create a project in RStudio. Here is a small tutorial:</w:t>
      </w:r>
    </w:p>
    <w:p w14:paraId="25CF4400" w14:textId="216C49D8" w:rsidR="0089483B" w:rsidRDefault="00000000" w:rsidP="003D2B81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9" w:anchor="creating-an-r-project" w:history="1">
        <w:r w:rsidR="0089483B" w:rsidRPr="00F67241">
          <w:rPr>
            <w:rStyle w:val="Hyperlink"/>
            <w:rFonts w:cstheme="minorHAnsi"/>
          </w:rPr>
          <w:t>https://bookdown.org/daniel_dauber_io/r4np_book/starting-your-r-projects.html#creating-an-r-project</w:t>
        </w:r>
      </w:hyperlink>
      <w:r w:rsidR="0089483B">
        <w:rPr>
          <w:rFonts w:cstheme="minorHAnsi"/>
        </w:rPr>
        <w:t xml:space="preserve"> </w:t>
      </w:r>
    </w:p>
    <w:p w14:paraId="5B158136" w14:textId="5D3879EF" w:rsidR="003D2B81" w:rsidRDefault="0089483B" w:rsidP="003D2B81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Then</w:t>
      </w:r>
      <w:r w:rsidR="00010FD0">
        <w:rPr>
          <w:rFonts w:cstheme="minorHAnsi"/>
        </w:rPr>
        <w:t xml:space="preserve"> move</w:t>
      </w:r>
      <w:r w:rsidR="007C2586" w:rsidRPr="00127D2D">
        <w:rPr>
          <w:rFonts w:cstheme="minorHAnsi"/>
        </w:rPr>
        <w:t xml:space="preserve"> the “</w:t>
      </w:r>
      <w:proofErr w:type="spellStart"/>
      <w:r w:rsidR="007C2586" w:rsidRPr="00127D2D">
        <w:rPr>
          <w:rFonts w:cstheme="minorHAnsi"/>
        </w:rPr>
        <w:t>final_platypus</w:t>
      </w:r>
      <w:proofErr w:type="spellEnd"/>
      <w:r w:rsidR="007C2586" w:rsidRPr="00127D2D">
        <w:rPr>
          <w:rFonts w:cstheme="minorHAnsi"/>
        </w:rPr>
        <w:t xml:space="preserve">” folder to </w:t>
      </w:r>
      <w:r w:rsidR="00010FD0">
        <w:rPr>
          <w:rFonts w:cstheme="minorHAnsi"/>
        </w:rPr>
        <w:t>your</w:t>
      </w:r>
      <w:r w:rsidR="007C2586" w:rsidRPr="00127D2D">
        <w:rPr>
          <w:rFonts w:cstheme="minorHAnsi"/>
        </w:rPr>
        <w:t xml:space="preserve"> working directory in RStudio.</w:t>
      </w:r>
      <w:r w:rsidR="00010FD0">
        <w:rPr>
          <w:rFonts w:cstheme="minorHAnsi"/>
        </w:rPr>
        <w:t xml:space="preserve"> Then open </w:t>
      </w:r>
      <w:r w:rsidR="00010FD0" w:rsidRPr="00010FD0">
        <w:rPr>
          <w:rFonts w:cstheme="minorHAnsi"/>
        </w:rPr>
        <w:t>the script “</w:t>
      </w:r>
      <w:proofErr w:type="spellStart"/>
      <w:r w:rsidR="00010FD0" w:rsidRPr="00010FD0">
        <w:rPr>
          <w:rFonts w:cstheme="minorHAnsi"/>
        </w:rPr>
        <w:t>analyses_platypus.R</w:t>
      </w:r>
      <w:proofErr w:type="spellEnd"/>
      <w:r w:rsidR="00010FD0" w:rsidRPr="00010FD0">
        <w:rPr>
          <w:rFonts w:cstheme="minorHAnsi"/>
        </w:rPr>
        <w:t>”</w:t>
      </w:r>
      <w:r w:rsidR="00851D99" w:rsidRPr="00127D2D">
        <w:rPr>
          <w:rFonts w:cstheme="minorHAnsi"/>
        </w:rPr>
        <w:t xml:space="preserve"> within the folder “scripts</w:t>
      </w:r>
      <w:r w:rsidR="00851D99">
        <w:rPr>
          <w:rFonts w:cstheme="minorHAnsi"/>
        </w:rPr>
        <w:t>”</w:t>
      </w:r>
      <w:r w:rsidR="00010FD0">
        <w:rPr>
          <w:rFonts w:cstheme="minorHAnsi"/>
        </w:rPr>
        <w:t>. This script</w:t>
      </w:r>
      <w:r w:rsidR="00010FD0" w:rsidRPr="00010FD0">
        <w:rPr>
          <w:rFonts w:cstheme="minorHAnsi"/>
        </w:rPr>
        <w:t xml:space="preserve"> is a pipeline that loads </w:t>
      </w:r>
      <w:r w:rsidR="003D2B81">
        <w:rPr>
          <w:rFonts w:cstheme="minorHAnsi"/>
        </w:rPr>
        <w:t>a specific</w:t>
      </w:r>
      <w:r w:rsidR="00010FD0" w:rsidRPr="00010FD0">
        <w:rPr>
          <w:rFonts w:cstheme="minorHAnsi"/>
        </w:rPr>
        <w:t xml:space="preserve"> chromosome using the function from </w:t>
      </w:r>
      <w:r w:rsidR="00851D99">
        <w:rPr>
          <w:rFonts w:cstheme="minorHAnsi"/>
        </w:rPr>
        <w:t>the script “</w:t>
      </w:r>
      <w:proofErr w:type="spellStart"/>
      <w:r w:rsidR="00010FD0" w:rsidRPr="00010FD0">
        <w:rPr>
          <w:rFonts w:cstheme="minorHAnsi"/>
        </w:rPr>
        <w:t>load_platy.R</w:t>
      </w:r>
      <w:proofErr w:type="spellEnd"/>
      <w:r w:rsidR="00851D99">
        <w:rPr>
          <w:rFonts w:cstheme="minorHAnsi"/>
        </w:rPr>
        <w:t>”</w:t>
      </w:r>
      <w:r w:rsidR="003D2B81">
        <w:rPr>
          <w:rFonts w:cstheme="minorHAnsi"/>
        </w:rPr>
        <w:t>,</w:t>
      </w:r>
      <w:r w:rsidR="003D2B81" w:rsidRPr="003D2B81">
        <w:rPr>
          <w:rFonts w:cstheme="minorHAnsi"/>
        </w:rPr>
        <w:t xml:space="preserve"> subsets loci based on information on the GFF file </w:t>
      </w:r>
      <w:r w:rsidR="003D2B81">
        <w:rPr>
          <w:rFonts w:cstheme="minorHAnsi"/>
        </w:rPr>
        <w:t>and</w:t>
      </w:r>
      <w:r w:rsidR="003D2B81" w:rsidRPr="003D2B81">
        <w:rPr>
          <w:rFonts w:cstheme="minorHAnsi"/>
        </w:rPr>
        <w:t xml:space="preserve"> does a couple of basic analyses.</w:t>
      </w:r>
    </w:p>
    <w:p w14:paraId="1CAB0B96" w14:textId="7E0DB289" w:rsidR="003D2B81" w:rsidRDefault="003D2B81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For example t</w:t>
      </w:r>
      <w:r w:rsidRPr="003D2B81">
        <w:rPr>
          <w:rFonts w:cstheme="minorHAnsi"/>
        </w:rPr>
        <w:t xml:space="preserve">o load the data </w:t>
      </w:r>
      <w:r>
        <w:rPr>
          <w:rFonts w:cstheme="minorHAnsi"/>
        </w:rPr>
        <w:t>for</w:t>
      </w:r>
      <w:r w:rsidRPr="003D2B81">
        <w:rPr>
          <w:rFonts w:cstheme="minorHAnsi"/>
        </w:rPr>
        <w:t xml:space="preserve"> chromosome</w:t>
      </w:r>
      <w:r>
        <w:rPr>
          <w:rFonts w:cstheme="minorHAnsi"/>
        </w:rPr>
        <w:t xml:space="preserve"> X1</w:t>
      </w:r>
      <w:r w:rsidRPr="003D2B81">
        <w:rPr>
          <w:rFonts w:cstheme="minorHAnsi"/>
        </w:rPr>
        <w:t>,</w:t>
      </w:r>
      <w:r>
        <w:rPr>
          <w:rFonts w:cstheme="minorHAnsi"/>
        </w:rPr>
        <w:t xml:space="preserve"> you should type “X1” in line 22 of the script. </w:t>
      </w:r>
      <w:r w:rsidRPr="003D2B81">
        <w:rPr>
          <w:rFonts w:cstheme="minorHAnsi"/>
        </w:rPr>
        <w:t xml:space="preserve"> </w:t>
      </w:r>
    </w:p>
    <w:p w14:paraId="438418EF" w14:textId="418B120A" w:rsidR="003D2B81" w:rsidRDefault="0089483B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89483B">
        <w:rPr>
          <w:rFonts w:cstheme="minorHAnsi"/>
        </w:rPr>
        <w:t>I used the MHC genes as an example for this script.</w:t>
      </w:r>
    </w:p>
    <w:p w14:paraId="24D5720F" w14:textId="0D833437" w:rsidR="0089483B" w:rsidRDefault="0089483B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 xml:space="preserve">If you want have a go and </w:t>
      </w:r>
      <w:r w:rsidRPr="0089483B">
        <w:rPr>
          <w:rFonts w:cstheme="minorHAnsi"/>
        </w:rPr>
        <w:t>run all the following lines.</w:t>
      </w:r>
    </w:p>
    <w:p w14:paraId="23764592" w14:textId="58F39E35" w:rsidR="0089483B" w:rsidRDefault="0089483B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dartR has a couple of functions that will help us to analyse genetic diversity in our datasets (</w:t>
      </w:r>
      <w:proofErr w:type="spellStart"/>
      <w:r w:rsidRPr="0089483B">
        <w:rPr>
          <w:rFonts w:cstheme="minorHAnsi"/>
        </w:rPr>
        <w:t>gl.report.heterozygosity</w:t>
      </w:r>
      <w:proofErr w:type="spellEnd"/>
      <w:r>
        <w:rPr>
          <w:rFonts w:cstheme="minorHAnsi"/>
        </w:rPr>
        <w:t xml:space="preserve"> and </w:t>
      </w:r>
      <w:proofErr w:type="spellStart"/>
      <w:r w:rsidRPr="0089483B">
        <w:rPr>
          <w:rFonts w:cstheme="minorHAnsi"/>
        </w:rPr>
        <w:t>gl.report.diversity</w:t>
      </w:r>
      <w:proofErr w:type="spellEnd"/>
      <w:r>
        <w:rPr>
          <w:rFonts w:cstheme="minorHAnsi"/>
        </w:rPr>
        <w:t>). Have a look at the</w:t>
      </w:r>
      <w:r w:rsidR="007214A1">
        <w:rPr>
          <w:rFonts w:cstheme="minorHAnsi"/>
        </w:rPr>
        <w:t xml:space="preserve">ir help files. One way to access these help files is by typing in the R console “?” and then the name of the function as shown below. </w:t>
      </w:r>
    </w:p>
    <w:p w14:paraId="3EFF2D66" w14:textId="71799E37" w:rsidR="0089483B" w:rsidRDefault="0089483B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&gt; ?</w:t>
      </w:r>
      <w:proofErr w:type="spellStart"/>
      <w:r w:rsidRPr="0089483B">
        <w:rPr>
          <w:rFonts w:cstheme="minorHAnsi"/>
        </w:rPr>
        <w:t>gl.report.heterozygosity</w:t>
      </w:r>
      <w:proofErr w:type="spellEnd"/>
    </w:p>
    <w:p w14:paraId="41BEFF06" w14:textId="5E3449D4" w:rsidR="0089483B" w:rsidRDefault="0089483B" w:rsidP="00010FD0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&gt;  ?</w:t>
      </w:r>
      <w:proofErr w:type="spellStart"/>
      <w:r w:rsidRPr="0089483B">
        <w:rPr>
          <w:rFonts w:cstheme="minorHAnsi"/>
        </w:rPr>
        <w:t>gl.report.diversity</w:t>
      </w:r>
      <w:proofErr w:type="spellEnd"/>
    </w:p>
    <w:p w14:paraId="4F61B5B3" w14:textId="6A6EFB8D" w:rsidR="004F6BE8" w:rsidRDefault="004F6BE8" w:rsidP="00851D99">
      <w:pPr>
        <w:pStyle w:val="Heading1"/>
      </w:pPr>
      <w:r>
        <w:t>Learning resources</w:t>
      </w:r>
    </w:p>
    <w:p w14:paraId="2F9748F1" w14:textId="4F24BC89" w:rsidR="004F6BE8" w:rsidRPr="00127D2D" w:rsidRDefault="004F6BE8" w:rsidP="004F6BE8">
      <w:pPr>
        <w:pStyle w:val="NormalWeb"/>
        <w:jc w:val="both"/>
        <w:rPr>
          <w:rFonts w:asciiTheme="minorHAnsi" w:hAnsiTheme="minorHAnsi" w:cstheme="minorHAnsi"/>
        </w:rPr>
      </w:pPr>
      <w:r w:rsidRPr="00127D2D">
        <w:rPr>
          <w:rFonts w:asciiTheme="minorHAnsi" w:hAnsiTheme="minorHAnsi" w:cstheme="minorHAnsi"/>
        </w:rPr>
        <w:t xml:space="preserve">This link is an </w:t>
      </w:r>
      <w:hyperlink r:id="rId10" w:history="1">
        <w:r w:rsidRPr="00127D2D">
          <w:rPr>
            <w:rStyle w:val="Hyperlink"/>
            <w:rFonts w:asciiTheme="minorHAnsi" w:eastAsiaTheme="majorEastAsia" w:hAnsiTheme="minorHAnsi" w:cstheme="minorHAnsi"/>
          </w:rPr>
          <w:t>R-refresher tutorial</w:t>
        </w:r>
      </w:hyperlink>
      <w:r w:rsidRPr="00127D2D">
        <w:rPr>
          <w:rFonts w:asciiTheme="minorHAnsi" w:hAnsiTheme="minorHAnsi" w:cstheme="minorHAnsi"/>
        </w:rPr>
        <w:t xml:space="preserve">, </w:t>
      </w:r>
      <w:hyperlink r:id="rId11" w:history="1">
        <w:r w:rsidRPr="00127D2D">
          <w:rPr>
            <w:rStyle w:val="Hyperlink"/>
            <w:rFonts w:asciiTheme="minorHAnsi" w:eastAsiaTheme="majorEastAsia" w:hAnsiTheme="minorHAnsi" w:cstheme="minorHAnsi"/>
          </w:rPr>
          <w:t>this one</w:t>
        </w:r>
      </w:hyperlink>
      <w:r w:rsidRPr="00127D2D">
        <w:rPr>
          <w:rFonts w:asciiTheme="minorHAnsi" w:hAnsiTheme="minorHAnsi" w:cstheme="minorHAnsi"/>
        </w:rPr>
        <w:t xml:space="preserve"> is a tutorial for reading genetic data into dartR and this is a </w:t>
      </w:r>
      <w:hyperlink r:id="rId12" w:history="1">
        <w:r w:rsidRPr="00127D2D">
          <w:rPr>
            <w:rStyle w:val="Hyperlink"/>
            <w:rFonts w:asciiTheme="minorHAnsi" w:eastAsiaTheme="majorEastAsia" w:hAnsiTheme="minorHAnsi" w:cstheme="minorHAnsi"/>
          </w:rPr>
          <w:t>data manipulation tutorial</w:t>
        </w:r>
      </w:hyperlink>
      <w:r w:rsidRPr="00127D2D">
        <w:rPr>
          <w:rStyle w:val="HTMLCode"/>
          <w:rFonts w:asciiTheme="minorHAnsi" w:eastAsiaTheme="majorEastAsia" w:hAnsiTheme="minorHAnsi" w:cstheme="minorHAnsi"/>
        </w:rPr>
        <w:t xml:space="preserve">. </w:t>
      </w:r>
    </w:p>
    <w:p w14:paraId="59D6108E" w14:textId="77777777" w:rsidR="004F6BE8" w:rsidRPr="00127D2D" w:rsidRDefault="004F6BE8" w:rsidP="004F6BE8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 w:rsidRPr="00127D2D">
        <w:rPr>
          <w:rFonts w:cstheme="minorHAnsi"/>
        </w:rPr>
        <w:t>The below link will take you to a folder with resources to learn R.</w:t>
      </w:r>
    </w:p>
    <w:p w14:paraId="0445EA9C" w14:textId="77777777" w:rsidR="004F6BE8" w:rsidRDefault="00000000" w:rsidP="004F6BE8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13" w:history="1">
        <w:r w:rsidR="004F6BE8" w:rsidRPr="00127D2D">
          <w:rPr>
            <w:rStyle w:val="Hyperlink"/>
            <w:rFonts w:cstheme="minorHAnsi"/>
          </w:rPr>
          <w:t>https://unisyd-my.sharepoint.com/:f:/g/personal/jose_mijangosaraujo_sydney_edu_au/EjJB3KYKd75FrslR_htLuK8BXrM_vVGLR9rJ3uDXqNO2cw?email=agar8199%40uni.sydney.edu.au&amp;e=EuLu8q</w:t>
        </w:r>
      </w:hyperlink>
      <w:r w:rsidR="004F6BE8" w:rsidRPr="00127D2D">
        <w:rPr>
          <w:rFonts w:cstheme="minorHAnsi"/>
        </w:rPr>
        <w:t xml:space="preserve"> </w:t>
      </w:r>
    </w:p>
    <w:p w14:paraId="17B6ED3B" w14:textId="1015F5C8" w:rsidR="00C333EF" w:rsidRDefault="00C333EF" w:rsidP="004F6BE8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lastRenderedPageBreak/>
        <w:t xml:space="preserve">The below link will take you to a folder with resources for scientific writing. </w:t>
      </w:r>
    </w:p>
    <w:p w14:paraId="3DC3D7B8" w14:textId="4D4AA00B" w:rsidR="00C333EF" w:rsidRPr="00127D2D" w:rsidRDefault="00000000" w:rsidP="004F6BE8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14" w:history="1">
        <w:r w:rsidR="00C333EF" w:rsidRPr="00C66822">
          <w:rPr>
            <w:rStyle w:val="Hyperlink"/>
            <w:rFonts w:cstheme="minorHAnsi"/>
          </w:rPr>
          <w:t>https://unisyd-my.sharepoint.com/:f:/g/personal/jose_mijangosaraujo_sydney_edu_au/Ej9DLFvwVAhIvWc9n-MJJmwBDPIqr3pCkBuGYqhwpBWUHA?email=agar8199%40uni.sydney.edu.au&amp;e=0OYTsK</w:t>
        </w:r>
      </w:hyperlink>
      <w:r w:rsidR="00C333EF">
        <w:rPr>
          <w:rFonts w:cstheme="minorHAnsi"/>
        </w:rPr>
        <w:t xml:space="preserve"> </w:t>
      </w:r>
    </w:p>
    <w:p w14:paraId="715042F4" w14:textId="7E4BC009" w:rsidR="00395740" w:rsidRPr="00127D2D" w:rsidRDefault="00864712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r>
        <w:rPr>
          <w:rFonts w:cstheme="minorHAnsi"/>
        </w:rPr>
        <w:t>B</w:t>
      </w:r>
      <w:r w:rsidR="00395740" w:rsidRPr="00127D2D">
        <w:rPr>
          <w:rFonts w:cstheme="minorHAnsi"/>
        </w:rPr>
        <w:t>ioinformatics glossary:</w:t>
      </w:r>
    </w:p>
    <w:p w14:paraId="7DD3659A" w14:textId="3F0FCF57" w:rsidR="00395740" w:rsidRDefault="00000000" w:rsidP="00D828F9">
      <w:pPr>
        <w:snapToGrid w:val="0"/>
        <w:spacing w:before="100" w:beforeAutospacing="1" w:after="100" w:afterAutospacing="1"/>
        <w:jc w:val="both"/>
        <w:rPr>
          <w:rFonts w:cstheme="minorHAnsi"/>
        </w:rPr>
      </w:pPr>
      <w:hyperlink r:id="rId15" w:history="1">
        <w:r w:rsidR="00395740" w:rsidRPr="00127D2D">
          <w:rPr>
            <w:rStyle w:val="Hyperlink"/>
            <w:rFonts w:cstheme="minorHAnsi"/>
          </w:rPr>
          <w:t>http://www.discoveryan</w:t>
        </w:r>
        <w:r w:rsidR="00395740" w:rsidRPr="00127D2D">
          <w:rPr>
            <w:rStyle w:val="Hyperlink"/>
            <w:rFonts w:cstheme="minorHAnsi"/>
          </w:rPr>
          <w:t>d</w:t>
        </w:r>
        <w:r w:rsidR="00395740" w:rsidRPr="00127D2D">
          <w:rPr>
            <w:rStyle w:val="Hyperlink"/>
            <w:rFonts w:cstheme="minorHAnsi"/>
          </w:rPr>
          <w:t>innovation.com/bioinformatics/glossary.html</w:t>
        </w:r>
      </w:hyperlink>
      <w:r w:rsidR="00395740" w:rsidRPr="00127D2D">
        <w:rPr>
          <w:rFonts w:cstheme="minorHAnsi"/>
        </w:rPr>
        <w:t xml:space="preserve"> </w:t>
      </w:r>
    </w:p>
    <w:p w14:paraId="65101C5C" w14:textId="3250FD9F" w:rsidR="00864712" w:rsidRPr="00127D2D" w:rsidRDefault="00864712" w:rsidP="00851D99">
      <w:pPr>
        <w:pStyle w:val="Heading1"/>
      </w:pPr>
      <w:r>
        <w:t>References</w:t>
      </w:r>
    </w:p>
    <w:p w14:paraId="41CC3815" w14:textId="77777777" w:rsidR="001B2047" w:rsidRPr="001B2047" w:rsidRDefault="00F41C16" w:rsidP="001B2047">
      <w:pPr>
        <w:pStyle w:val="EndNoteBibliography"/>
        <w:ind w:left="720" w:hanging="720"/>
        <w:rPr>
          <w:noProof/>
        </w:rPr>
      </w:pPr>
      <w:r>
        <w:rPr>
          <w:rFonts w:cstheme="minorHAnsi"/>
        </w:rPr>
        <w:fldChar w:fldCharType="begin"/>
      </w:r>
      <w:r>
        <w:rPr>
          <w:rFonts w:cstheme="minorHAnsi"/>
        </w:rPr>
        <w:instrText xml:space="preserve"> ADDIN EN.REFLIST </w:instrText>
      </w:r>
      <w:r>
        <w:rPr>
          <w:rFonts w:cstheme="minorHAnsi"/>
        </w:rPr>
        <w:fldChar w:fldCharType="separate"/>
      </w:r>
      <w:r w:rsidR="001B2047" w:rsidRPr="001B2047">
        <w:rPr>
          <w:noProof/>
        </w:rPr>
        <w:t>Cooke, D. P., Wedge, D. C.</w:t>
      </w:r>
      <w:r w:rsidR="001B2047" w:rsidRPr="001B2047">
        <w:rPr>
          <w:i/>
          <w:noProof/>
        </w:rPr>
        <w:t>, et al.</w:t>
      </w:r>
      <w:r w:rsidR="001B2047" w:rsidRPr="001B2047">
        <w:rPr>
          <w:noProof/>
        </w:rPr>
        <w:t xml:space="preserve"> (2021). A unified haplotype-based method for accurate and comprehensive variant calling. </w:t>
      </w:r>
      <w:r w:rsidR="001B2047" w:rsidRPr="001B2047">
        <w:rPr>
          <w:i/>
          <w:noProof/>
        </w:rPr>
        <w:t>Nature Biotechnology, 39</w:t>
      </w:r>
      <w:r w:rsidR="001B2047" w:rsidRPr="001B2047">
        <w:rPr>
          <w:noProof/>
        </w:rPr>
        <w:t xml:space="preserve">(7), 885-892. </w:t>
      </w:r>
    </w:p>
    <w:p w14:paraId="6DB91590" w14:textId="77777777" w:rsidR="001B2047" w:rsidRPr="001B2047" w:rsidRDefault="001B2047" w:rsidP="001B2047">
      <w:pPr>
        <w:pStyle w:val="EndNoteBibliography"/>
        <w:ind w:left="720" w:hanging="720"/>
        <w:rPr>
          <w:noProof/>
        </w:rPr>
      </w:pPr>
      <w:r w:rsidRPr="001B2047">
        <w:rPr>
          <w:noProof/>
        </w:rPr>
        <w:t>Martin, H. C., Batty, E. M.</w:t>
      </w:r>
      <w:r w:rsidRPr="001B2047">
        <w:rPr>
          <w:i/>
          <w:noProof/>
        </w:rPr>
        <w:t>, et al.</w:t>
      </w:r>
      <w:r w:rsidRPr="001B2047">
        <w:rPr>
          <w:noProof/>
        </w:rPr>
        <w:t xml:space="preserve"> (2018). Insights into platypus population structure and history from whole-genome sequencing. </w:t>
      </w:r>
      <w:r w:rsidRPr="001B2047">
        <w:rPr>
          <w:i/>
          <w:noProof/>
        </w:rPr>
        <w:t>Molecular Biology and Evolution, 35</w:t>
      </w:r>
      <w:r w:rsidRPr="001B2047">
        <w:rPr>
          <w:noProof/>
        </w:rPr>
        <w:t xml:space="preserve">(5), 1238-1252. </w:t>
      </w:r>
    </w:p>
    <w:p w14:paraId="47F7319E" w14:textId="77777777" w:rsidR="001B2047" w:rsidRPr="001B2047" w:rsidRDefault="001B2047" w:rsidP="001B2047">
      <w:pPr>
        <w:pStyle w:val="EndNoteBibliography"/>
        <w:ind w:left="720" w:hanging="720"/>
        <w:rPr>
          <w:noProof/>
        </w:rPr>
      </w:pPr>
      <w:r w:rsidRPr="001B2047">
        <w:rPr>
          <w:noProof/>
        </w:rPr>
        <w:t>Mijangos, J. L., Bino, G.</w:t>
      </w:r>
      <w:r w:rsidRPr="001B2047">
        <w:rPr>
          <w:i/>
          <w:noProof/>
        </w:rPr>
        <w:t>, et al.</w:t>
      </w:r>
      <w:r w:rsidRPr="001B2047">
        <w:rPr>
          <w:noProof/>
        </w:rPr>
        <w:t xml:space="preserve"> (2022). Fragmentation by major dams and implications for the future viability of platypus populations. </w:t>
      </w:r>
      <w:r w:rsidRPr="001B2047">
        <w:rPr>
          <w:i/>
          <w:noProof/>
        </w:rPr>
        <w:t>Communications Biology, 5</w:t>
      </w:r>
      <w:r w:rsidRPr="001B2047">
        <w:rPr>
          <w:noProof/>
        </w:rPr>
        <w:t xml:space="preserve">(1), 1127. </w:t>
      </w:r>
    </w:p>
    <w:p w14:paraId="726B1C8C" w14:textId="77777777" w:rsidR="001B2047" w:rsidRPr="001B2047" w:rsidRDefault="001B2047" w:rsidP="001B2047">
      <w:pPr>
        <w:pStyle w:val="EndNoteBibliography"/>
        <w:ind w:left="720" w:hanging="720"/>
        <w:rPr>
          <w:noProof/>
        </w:rPr>
      </w:pPr>
      <w:r w:rsidRPr="001B2047">
        <w:rPr>
          <w:noProof/>
        </w:rPr>
        <w:t>Mijangos, J. L., Gruber, B.</w:t>
      </w:r>
      <w:r w:rsidRPr="001B2047">
        <w:rPr>
          <w:i/>
          <w:noProof/>
        </w:rPr>
        <w:t>, et al.</w:t>
      </w:r>
      <w:r w:rsidRPr="001B2047">
        <w:rPr>
          <w:noProof/>
        </w:rPr>
        <w:t xml:space="preserve"> (2022). dartR v2: an accessible genetic analysis platform for conservation, ecology, and agriculture. </w:t>
      </w:r>
      <w:r w:rsidRPr="001B2047">
        <w:rPr>
          <w:i/>
          <w:noProof/>
        </w:rPr>
        <w:t>Methods in Ecology and Evolution, 13</w:t>
      </w:r>
      <w:r w:rsidRPr="001B2047">
        <w:rPr>
          <w:noProof/>
        </w:rPr>
        <w:t xml:space="preserve">, 2150–2158. </w:t>
      </w:r>
    </w:p>
    <w:p w14:paraId="129C3E84" w14:textId="77777777" w:rsidR="001B2047" w:rsidRPr="001B2047" w:rsidRDefault="001B2047" w:rsidP="001B2047">
      <w:pPr>
        <w:pStyle w:val="EndNoteBibliography"/>
        <w:ind w:left="720" w:hanging="720"/>
        <w:rPr>
          <w:noProof/>
        </w:rPr>
      </w:pPr>
      <w:r w:rsidRPr="001B2047">
        <w:rPr>
          <w:noProof/>
        </w:rPr>
        <w:t>Sedlazeck, F. J., Rescheneder, P.</w:t>
      </w:r>
      <w:r w:rsidRPr="001B2047">
        <w:rPr>
          <w:i/>
          <w:noProof/>
        </w:rPr>
        <w:t>, et al.</w:t>
      </w:r>
      <w:r w:rsidRPr="001B2047">
        <w:rPr>
          <w:noProof/>
        </w:rPr>
        <w:t xml:space="preserve"> (2013). NextGenMap: fast and accurate read mapping in highly polymorphic genomes. </w:t>
      </w:r>
      <w:r w:rsidRPr="001B2047">
        <w:rPr>
          <w:i/>
          <w:noProof/>
        </w:rPr>
        <w:t>Bioinformatics, 29</w:t>
      </w:r>
      <w:r w:rsidRPr="001B2047">
        <w:rPr>
          <w:noProof/>
        </w:rPr>
        <w:t xml:space="preserve">(21), 2790-2791. </w:t>
      </w:r>
    </w:p>
    <w:p w14:paraId="7F963687" w14:textId="77777777" w:rsidR="001B2047" w:rsidRPr="001B2047" w:rsidRDefault="001B2047" w:rsidP="001B2047">
      <w:pPr>
        <w:pStyle w:val="EndNoteBibliography"/>
        <w:ind w:left="720" w:hanging="720"/>
        <w:rPr>
          <w:noProof/>
        </w:rPr>
      </w:pPr>
      <w:r w:rsidRPr="001B2047">
        <w:rPr>
          <w:noProof/>
        </w:rPr>
        <w:t>Zhou, Y., Shearwin-Whyatt, L.</w:t>
      </w:r>
      <w:r w:rsidRPr="001B2047">
        <w:rPr>
          <w:i/>
          <w:noProof/>
        </w:rPr>
        <w:t>, et al.</w:t>
      </w:r>
      <w:r w:rsidRPr="001B2047">
        <w:rPr>
          <w:noProof/>
        </w:rPr>
        <w:t xml:space="preserve"> (2021). Platypus and echidna genomes reveal mammalian biology and evolution. </w:t>
      </w:r>
      <w:r w:rsidRPr="001B2047">
        <w:rPr>
          <w:i/>
          <w:noProof/>
        </w:rPr>
        <w:t>Nature, 592</w:t>
      </w:r>
      <w:r w:rsidRPr="001B2047">
        <w:rPr>
          <w:noProof/>
        </w:rPr>
        <w:t xml:space="preserve">(7856), 756-762. </w:t>
      </w:r>
    </w:p>
    <w:p w14:paraId="710EF15F" w14:textId="452F8D26" w:rsidR="00CD33F5" w:rsidRPr="00127D2D" w:rsidRDefault="00F41C16" w:rsidP="00F41C16">
      <w:pPr>
        <w:rPr>
          <w:rFonts w:cstheme="minorHAnsi"/>
        </w:rPr>
      </w:pPr>
      <w:r>
        <w:rPr>
          <w:rFonts w:cstheme="minorHAnsi"/>
        </w:rPr>
        <w:fldChar w:fldCharType="end"/>
      </w:r>
    </w:p>
    <w:sectPr w:rsidR="00CD33F5" w:rsidRPr="00127D2D" w:rsidSect="00E3194C"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730D1E"/>
    <w:multiLevelType w:val="multilevel"/>
    <w:tmpl w:val="0809001D"/>
    <w:styleLink w:val="CurrentList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" w15:restartNumberingAfterBreak="0">
    <w:nsid w:val="18A53318"/>
    <w:multiLevelType w:val="hybridMultilevel"/>
    <w:tmpl w:val="DA4630F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E979A5"/>
    <w:multiLevelType w:val="multilevel"/>
    <w:tmpl w:val="8132C752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  <w:b/>
        <w:bCs/>
        <w:i w:val="0"/>
        <w:iCs/>
        <w:vertAlign w:val="baseline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 w15:restartNumberingAfterBreak="0">
    <w:nsid w:val="59513F5C"/>
    <w:multiLevelType w:val="multilevel"/>
    <w:tmpl w:val="B47A45D8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60195D6A"/>
    <w:multiLevelType w:val="hybridMultilevel"/>
    <w:tmpl w:val="0C6276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13033605">
    <w:abstractNumId w:val="2"/>
  </w:num>
  <w:num w:numId="2" w16cid:durableId="513039792">
    <w:abstractNumId w:val="2"/>
  </w:num>
  <w:num w:numId="3" w16cid:durableId="676467687">
    <w:abstractNumId w:val="2"/>
  </w:num>
  <w:num w:numId="4" w16cid:durableId="32269725">
    <w:abstractNumId w:val="2"/>
  </w:num>
  <w:num w:numId="5" w16cid:durableId="811291345">
    <w:abstractNumId w:val="2"/>
  </w:num>
  <w:num w:numId="6" w16cid:durableId="1191070089">
    <w:abstractNumId w:val="3"/>
  </w:num>
  <w:num w:numId="7" w16cid:durableId="782387651">
    <w:abstractNumId w:val="0"/>
  </w:num>
  <w:num w:numId="8" w16cid:durableId="416944945">
    <w:abstractNumId w:val="4"/>
  </w:num>
  <w:num w:numId="9" w16cid:durableId="150563155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val="bestFit" w:percent="26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lecular Ecology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559v9xjeadtqes05f5exsc5efezazve2wt&quot;&gt;My EndNote Library&lt;record-ids&gt;&lt;item&gt;2030&lt;/item&gt;&lt;item&gt;2108&lt;/item&gt;&lt;item&gt;2209&lt;/item&gt;&lt;item&gt;2212&lt;/item&gt;&lt;item&gt;2213&lt;/item&gt;&lt;item&gt;2260&lt;/item&gt;&lt;/record-ids&gt;&lt;/item&gt;&lt;/Libraries&gt;"/>
  </w:docVars>
  <w:rsids>
    <w:rsidRoot w:val="008F2FF6"/>
    <w:rsid w:val="00010FD0"/>
    <w:rsid w:val="00013C64"/>
    <w:rsid w:val="000234C8"/>
    <w:rsid w:val="0002722F"/>
    <w:rsid w:val="00030277"/>
    <w:rsid w:val="00031FE2"/>
    <w:rsid w:val="00032CDD"/>
    <w:rsid w:val="000468B4"/>
    <w:rsid w:val="00051C4C"/>
    <w:rsid w:val="00053B84"/>
    <w:rsid w:val="00054161"/>
    <w:rsid w:val="0005574E"/>
    <w:rsid w:val="000621FD"/>
    <w:rsid w:val="00066101"/>
    <w:rsid w:val="0006613D"/>
    <w:rsid w:val="00066A8C"/>
    <w:rsid w:val="0007338E"/>
    <w:rsid w:val="00083AC2"/>
    <w:rsid w:val="0008538A"/>
    <w:rsid w:val="0008729A"/>
    <w:rsid w:val="0009151D"/>
    <w:rsid w:val="00097A4D"/>
    <w:rsid w:val="00097F68"/>
    <w:rsid w:val="000A3E2F"/>
    <w:rsid w:val="000B144A"/>
    <w:rsid w:val="000B3963"/>
    <w:rsid w:val="000B3A1A"/>
    <w:rsid w:val="000C2B4A"/>
    <w:rsid w:val="000C5E27"/>
    <w:rsid w:val="000D208F"/>
    <w:rsid w:val="000D469B"/>
    <w:rsid w:val="000D4A3A"/>
    <w:rsid w:val="000D4C6E"/>
    <w:rsid w:val="000D4E6E"/>
    <w:rsid w:val="000E2D65"/>
    <w:rsid w:val="000E63E1"/>
    <w:rsid w:val="000E651A"/>
    <w:rsid w:val="000F0C96"/>
    <w:rsid w:val="000F0F02"/>
    <w:rsid w:val="000F2723"/>
    <w:rsid w:val="000F399B"/>
    <w:rsid w:val="000F55AC"/>
    <w:rsid w:val="000F72BD"/>
    <w:rsid w:val="00101014"/>
    <w:rsid w:val="00101477"/>
    <w:rsid w:val="001034B7"/>
    <w:rsid w:val="00103D6C"/>
    <w:rsid w:val="001046A6"/>
    <w:rsid w:val="001065F7"/>
    <w:rsid w:val="0011108A"/>
    <w:rsid w:val="0011248E"/>
    <w:rsid w:val="00114076"/>
    <w:rsid w:val="00120C8B"/>
    <w:rsid w:val="00122DB6"/>
    <w:rsid w:val="00127D2D"/>
    <w:rsid w:val="001326E2"/>
    <w:rsid w:val="001377BC"/>
    <w:rsid w:val="00141B19"/>
    <w:rsid w:val="00143CAB"/>
    <w:rsid w:val="00143DA0"/>
    <w:rsid w:val="001461E6"/>
    <w:rsid w:val="0014622A"/>
    <w:rsid w:val="00146A7C"/>
    <w:rsid w:val="0015053F"/>
    <w:rsid w:val="00156377"/>
    <w:rsid w:val="00156AF6"/>
    <w:rsid w:val="001603A5"/>
    <w:rsid w:val="00160865"/>
    <w:rsid w:val="00161AAB"/>
    <w:rsid w:val="00162292"/>
    <w:rsid w:val="0016446C"/>
    <w:rsid w:val="00167797"/>
    <w:rsid w:val="00172F8B"/>
    <w:rsid w:val="001814B3"/>
    <w:rsid w:val="00182331"/>
    <w:rsid w:val="0018647A"/>
    <w:rsid w:val="001871F5"/>
    <w:rsid w:val="00190726"/>
    <w:rsid w:val="00191C22"/>
    <w:rsid w:val="00193D68"/>
    <w:rsid w:val="001A172C"/>
    <w:rsid w:val="001A1780"/>
    <w:rsid w:val="001A2E52"/>
    <w:rsid w:val="001A48D7"/>
    <w:rsid w:val="001A7FCB"/>
    <w:rsid w:val="001B171B"/>
    <w:rsid w:val="001B1CBF"/>
    <w:rsid w:val="001B2047"/>
    <w:rsid w:val="001B2876"/>
    <w:rsid w:val="001B5732"/>
    <w:rsid w:val="001B656D"/>
    <w:rsid w:val="001B779C"/>
    <w:rsid w:val="001C1CAA"/>
    <w:rsid w:val="001C346E"/>
    <w:rsid w:val="001C584A"/>
    <w:rsid w:val="001D39EB"/>
    <w:rsid w:val="001D510E"/>
    <w:rsid w:val="001D5C96"/>
    <w:rsid w:val="001D7123"/>
    <w:rsid w:val="001E4817"/>
    <w:rsid w:val="001E4897"/>
    <w:rsid w:val="001E7069"/>
    <w:rsid w:val="001E7370"/>
    <w:rsid w:val="001F431C"/>
    <w:rsid w:val="001F6914"/>
    <w:rsid w:val="00200B1E"/>
    <w:rsid w:val="00201252"/>
    <w:rsid w:val="00214952"/>
    <w:rsid w:val="00220021"/>
    <w:rsid w:val="0022165F"/>
    <w:rsid w:val="00222367"/>
    <w:rsid w:val="002237BE"/>
    <w:rsid w:val="0022465C"/>
    <w:rsid w:val="00227DCC"/>
    <w:rsid w:val="00230620"/>
    <w:rsid w:val="00231CC2"/>
    <w:rsid w:val="002322F8"/>
    <w:rsid w:val="00240C6B"/>
    <w:rsid w:val="002418B6"/>
    <w:rsid w:val="0025647C"/>
    <w:rsid w:val="002566C6"/>
    <w:rsid w:val="00257FB3"/>
    <w:rsid w:val="0026189B"/>
    <w:rsid w:val="0026207C"/>
    <w:rsid w:val="0026262F"/>
    <w:rsid w:val="00266005"/>
    <w:rsid w:val="0026776D"/>
    <w:rsid w:val="00267D3E"/>
    <w:rsid w:val="0027701C"/>
    <w:rsid w:val="002819D1"/>
    <w:rsid w:val="0028389C"/>
    <w:rsid w:val="00287533"/>
    <w:rsid w:val="00295E35"/>
    <w:rsid w:val="00297446"/>
    <w:rsid w:val="002A40CC"/>
    <w:rsid w:val="002A4FB1"/>
    <w:rsid w:val="002A547D"/>
    <w:rsid w:val="002A6D58"/>
    <w:rsid w:val="002B2D8D"/>
    <w:rsid w:val="002B48BB"/>
    <w:rsid w:val="002B5BF3"/>
    <w:rsid w:val="002C409E"/>
    <w:rsid w:val="002C4712"/>
    <w:rsid w:val="002D2284"/>
    <w:rsid w:val="002D3D7E"/>
    <w:rsid w:val="002D5564"/>
    <w:rsid w:val="002D5C40"/>
    <w:rsid w:val="002D70B4"/>
    <w:rsid w:val="002D7218"/>
    <w:rsid w:val="002E1C14"/>
    <w:rsid w:val="002E1C17"/>
    <w:rsid w:val="002E59A2"/>
    <w:rsid w:val="002F61B9"/>
    <w:rsid w:val="002F7F33"/>
    <w:rsid w:val="00303804"/>
    <w:rsid w:val="00304AED"/>
    <w:rsid w:val="003050C4"/>
    <w:rsid w:val="0030705C"/>
    <w:rsid w:val="0031704A"/>
    <w:rsid w:val="00322ACA"/>
    <w:rsid w:val="003347BF"/>
    <w:rsid w:val="00334A41"/>
    <w:rsid w:val="0033594F"/>
    <w:rsid w:val="00355800"/>
    <w:rsid w:val="00357F4B"/>
    <w:rsid w:val="003603D9"/>
    <w:rsid w:val="00360829"/>
    <w:rsid w:val="00361CE4"/>
    <w:rsid w:val="00362098"/>
    <w:rsid w:val="00367071"/>
    <w:rsid w:val="00383422"/>
    <w:rsid w:val="00384BC7"/>
    <w:rsid w:val="00391848"/>
    <w:rsid w:val="00395740"/>
    <w:rsid w:val="003958E5"/>
    <w:rsid w:val="003A1B43"/>
    <w:rsid w:val="003A3E1C"/>
    <w:rsid w:val="003A44FD"/>
    <w:rsid w:val="003B0435"/>
    <w:rsid w:val="003B15E1"/>
    <w:rsid w:val="003B1E38"/>
    <w:rsid w:val="003B57EC"/>
    <w:rsid w:val="003C1F8C"/>
    <w:rsid w:val="003D2B81"/>
    <w:rsid w:val="003D74CC"/>
    <w:rsid w:val="003E0203"/>
    <w:rsid w:val="003E1704"/>
    <w:rsid w:val="003E2D7B"/>
    <w:rsid w:val="003E36F4"/>
    <w:rsid w:val="003E4098"/>
    <w:rsid w:val="003F0324"/>
    <w:rsid w:val="00400BC1"/>
    <w:rsid w:val="00401C69"/>
    <w:rsid w:val="00405C68"/>
    <w:rsid w:val="00407CA3"/>
    <w:rsid w:val="004153AB"/>
    <w:rsid w:val="00422B71"/>
    <w:rsid w:val="00425964"/>
    <w:rsid w:val="00432636"/>
    <w:rsid w:val="004327B1"/>
    <w:rsid w:val="00441FE6"/>
    <w:rsid w:val="00443A6F"/>
    <w:rsid w:val="004455A9"/>
    <w:rsid w:val="00445D42"/>
    <w:rsid w:val="0045101C"/>
    <w:rsid w:val="00451EF2"/>
    <w:rsid w:val="00453DEC"/>
    <w:rsid w:val="004557DF"/>
    <w:rsid w:val="00460C73"/>
    <w:rsid w:val="004620AA"/>
    <w:rsid w:val="0046304E"/>
    <w:rsid w:val="00464EB3"/>
    <w:rsid w:val="00466785"/>
    <w:rsid w:val="004728B0"/>
    <w:rsid w:val="00472F58"/>
    <w:rsid w:val="0048466E"/>
    <w:rsid w:val="00485797"/>
    <w:rsid w:val="00492222"/>
    <w:rsid w:val="0049280B"/>
    <w:rsid w:val="00494255"/>
    <w:rsid w:val="0049482B"/>
    <w:rsid w:val="00497358"/>
    <w:rsid w:val="004A7B27"/>
    <w:rsid w:val="004B7118"/>
    <w:rsid w:val="004C2827"/>
    <w:rsid w:val="004D189A"/>
    <w:rsid w:val="004D27D1"/>
    <w:rsid w:val="004E0E9B"/>
    <w:rsid w:val="004E2150"/>
    <w:rsid w:val="004E7E07"/>
    <w:rsid w:val="004F338D"/>
    <w:rsid w:val="004F3FD0"/>
    <w:rsid w:val="004F4721"/>
    <w:rsid w:val="004F6BE8"/>
    <w:rsid w:val="005012D4"/>
    <w:rsid w:val="005026B8"/>
    <w:rsid w:val="005037C9"/>
    <w:rsid w:val="005047CD"/>
    <w:rsid w:val="00512EEB"/>
    <w:rsid w:val="0052041A"/>
    <w:rsid w:val="0052130A"/>
    <w:rsid w:val="005218E4"/>
    <w:rsid w:val="005302DF"/>
    <w:rsid w:val="00534B18"/>
    <w:rsid w:val="00537ED7"/>
    <w:rsid w:val="0054006E"/>
    <w:rsid w:val="00542CEE"/>
    <w:rsid w:val="0054575E"/>
    <w:rsid w:val="005460AE"/>
    <w:rsid w:val="0054741B"/>
    <w:rsid w:val="00552C4E"/>
    <w:rsid w:val="0055329B"/>
    <w:rsid w:val="00554D5F"/>
    <w:rsid w:val="0055541F"/>
    <w:rsid w:val="00555826"/>
    <w:rsid w:val="0055610E"/>
    <w:rsid w:val="005567A9"/>
    <w:rsid w:val="00560FEC"/>
    <w:rsid w:val="0056146B"/>
    <w:rsid w:val="005658D9"/>
    <w:rsid w:val="00565D80"/>
    <w:rsid w:val="005723F0"/>
    <w:rsid w:val="00572C7F"/>
    <w:rsid w:val="00582AC3"/>
    <w:rsid w:val="00591EA4"/>
    <w:rsid w:val="005946D7"/>
    <w:rsid w:val="005A3453"/>
    <w:rsid w:val="005A4C44"/>
    <w:rsid w:val="005A7B52"/>
    <w:rsid w:val="005A7C35"/>
    <w:rsid w:val="005C0BBB"/>
    <w:rsid w:val="005C18A6"/>
    <w:rsid w:val="005D0F4B"/>
    <w:rsid w:val="005D1668"/>
    <w:rsid w:val="005D1A55"/>
    <w:rsid w:val="005D2DC7"/>
    <w:rsid w:val="005D4ECD"/>
    <w:rsid w:val="005E01DB"/>
    <w:rsid w:val="005E2D8A"/>
    <w:rsid w:val="005E5448"/>
    <w:rsid w:val="005E7036"/>
    <w:rsid w:val="005F002F"/>
    <w:rsid w:val="005F19F2"/>
    <w:rsid w:val="005F3890"/>
    <w:rsid w:val="005F6F42"/>
    <w:rsid w:val="005F747C"/>
    <w:rsid w:val="0060131A"/>
    <w:rsid w:val="00603EEB"/>
    <w:rsid w:val="0060710D"/>
    <w:rsid w:val="0061100F"/>
    <w:rsid w:val="00611408"/>
    <w:rsid w:val="0061145E"/>
    <w:rsid w:val="0061486D"/>
    <w:rsid w:val="00615FE2"/>
    <w:rsid w:val="00623E9A"/>
    <w:rsid w:val="00630857"/>
    <w:rsid w:val="0063634B"/>
    <w:rsid w:val="00636754"/>
    <w:rsid w:val="00636AFA"/>
    <w:rsid w:val="00640230"/>
    <w:rsid w:val="006408DD"/>
    <w:rsid w:val="00645DC0"/>
    <w:rsid w:val="00650440"/>
    <w:rsid w:val="00650CC9"/>
    <w:rsid w:val="00651F87"/>
    <w:rsid w:val="00655F91"/>
    <w:rsid w:val="0066405D"/>
    <w:rsid w:val="00665A66"/>
    <w:rsid w:val="00665C01"/>
    <w:rsid w:val="00665DAF"/>
    <w:rsid w:val="00672790"/>
    <w:rsid w:val="0067695C"/>
    <w:rsid w:val="00681479"/>
    <w:rsid w:val="00682C1A"/>
    <w:rsid w:val="00682F7C"/>
    <w:rsid w:val="006837F6"/>
    <w:rsid w:val="00690719"/>
    <w:rsid w:val="0069132E"/>
    <w:rsid w:val="006A094F"/>
    <w:rsid w:val="006A555C"/>
    <w:rsid w:val="006A6731"/>
    <w:rsid w:val="006A6B33"/>
    <w:rsid w:val="006B36C9"/>
    <w:rsid w:val="006C0931"/>
    <w:rsid w:val="006C2870"/>
    <w:rsid w:val="006C6209"/>
    <w:rsid w:val="006C667E"/>
    <w:rsid w:val="006D3279"/>
    <w:rsid w:val="006E4157"/>
    <w:rsid w:val="006E620F"/>
    <w:rsid w:val="006E64AB"/>
    <w:rsid w:val="006F01E4"/>
    <w:rsid w:val="006F109C"/>
    <w:rsid w:val="006F10B9"/>
    <w:rsid w:val="00700E56"/>
    <w:rsid w:val="00702B8B"/>
    <w:rsid w:val="0070574B"/>
    <w:rsid w:val="007059EC"/>
    <w:rsid w:val="00706FAC"/>
    <w:rsid w:val="007105BF"/>
    <w:rsid w:val="007130B9"/>
    <w:rsid w:val="00713DA7"/>
    <w:rsid w:val="00715D9C"/>
    <w:rsid w:val="007214A1"/>
    <w:rsid w:val="00723449"/>
    <w:rsid w:val="00724A8E"/>
    <w:rsid w:val="007259C0"/>
    <w:rsid w:val="00732780"/>
    <w:rsid w:val="00732908"/>
    <w:rsid w:val="0073573D"/>
    <w:rsid w:val="00735E6C"/>
    <w:rsid w:val="00735EEA"/>
    <w:rsid w:val="007364D9"/>
    <w:rsid w:val="00744932"/>
    <w:rsid w:val="007653DA"/>
    <w:rsid w:val="00775398"/>
    <w:rsid w:val="00781D5F"/>
    <w:rsid w:val="00783134"/>
    <w:rsid w:val="007851E6"/>
    <w:rsid w:val="007915BF"/>
    <w:rsid w:val="0079215D"/>
    <w:rsid w:val="007978D4"/>
    <w:rsid w:val="007A45F3"/>
    <w:rsid w:val="007B4E4F"/>
    <w:rsid w:val="007B637E"/>
    <w:rsid w:val="007B6530"/>
    <w:rsid w:val="007B6D99"/>
    <w:rsid w:val="007B716F"/>
    <w:rsid w:val="007C012A"/>
    <w:rsid w:val="007C1927"/>
    <w:rsid w:val="007C2586"/>
    <w:rsid w:val="007C5ACD"/>
    <w:rsid w:val="007C7777"/>
    <w:rsid w:val="007D2988"/>
    <w:rsid w:val="007D3A6E"/>
    <w:rsid w:val="007D4DA1"/>
    <w:rsid w:val="007D53DB"/>
    <w:rsid w:val="007D5D73"/>
    <w:rsid w:val="007D654A"/>
    <w:rsid w:val="007D77FC"/>
    <w:rsid w:val="007E0FA9"/>
    <w:rsid w:val="007E2B46"/>
    <w:rsid w:val="007E40F2"/>
    <w:rsid w:val="007E4317"/>
    <w:rsid w:val="007E68EC"/>
    <w:rsid w:val="00802F69"/>
    <w:rsid w:val="0080461E"/>
    <w:rsid w:val="00807137"/>
    <w:rsid w:val="008132C5"/>
    <w:rsid w:val="0082245F"/>
    <w:rsid w:val="008271B2"/>
    <w:rsid w:val="008302D9"/>
    <w:rsid w:val="008304C7"/>
    <w:rsid w:val="00840084"/>
    <w:rsid w:val="008438A3"/>
    <w:rsid w:val="0084439F"/>
    <w:rsid w:val="00845100"/>
    <w:rsid w:val="008464E9"/>
    <w:rsid w:val="008506F3"/>
    <w:rsid w:val="00850F7A"/>
    <w:rsid w:val="00851D99"/>
    <w:rsid w:val="00853D13"/>
    <w:rsid w:val="008554B2"/>
    <w:rsid w:val="008560AB"/>
    <w:rsid w:val="00863BFA"/>
    <w:rsid w:val="0086427A"/>
    <w:rsid w:val="00864712"/>
    <w:rsid w:val="008706CC"/>
    <w:rsid w:val="008720B3"/>
    <w:rsid w:val="00873704"/>
    <w:rsid w:val="0087404A"/>
    <w:rsid w:val="00875C1C"/>
    <w:rsid w:val="008814DA"/>
    <w:rsid w:val="00882210"/>
    <w:rsid w:val="0088572D"/>
    <w:rsid w:val="00891D01"/>
    <w:rsid w:val="0089231F"/>
    <w:rsid w:val="00892DAF"/>
    <w:rsid w:val="0089483B"/>
    <w:rsid w:val="00896693"/>
    <w:rsid w:val="008A3741"/>
    <w:rsid w:val="008A48D8"/>
    <w:rsid w:val="008B4999"/>
    <w:rsid w:val="008B6E8C"/>
    <w:rsid w:val="008C20E9"/>
    <w:rsid w:val="008C2DE0"/>
    <w:rsid w:val="008D0062"/>
    <w:rsid w:val="008D2E29"/>
    <w:rsid w:val="008D4D4F"/>
    <w:rsid w:val="008D5667"/>
    <w:rsid w:val="008E1158"/>
    <w:rsid w:val="008E2188"/>
    <w:rsid w:val="008E4D96"/>
    <w:rsid w:val="008E51E2"/>
    <w:rsid w:val="008F0A33"/>
    <w:rsid w:val="008F2FF6"/>
    <w:rsid w:val="008F6C50"/>
    <w:rsid w:val="00903E18"/>
    <w:rsid w:val="00910920"/>
    <w:rsid w:val="00910F3E"/>
    <w:rsid w:val="009129AA"/>
    <w:rsid w:val="009137C7"/>
    <w:rsid w:val="00916785"/>
    <w:rsid w:val="00920179"/>
    <w:rsid w:val="009219BA"/>
    <w:rsid w:val="00923618"/>
    <w:rsid w:val="0092729A"/>
    <w:rsid w:val="00927637"/>
    <w:rsid w:val="00930203"/>
    <w:rsid w:val="00932492"/>
    <w:rsid w:val="009354E9"/>
    <w:rsid w:val="00936CC2"/>
    <w:rsid w:val="009406AC"/>
    <w:rsid w:val="00941E44"/>
    <w:rsid w:val="009438EF"/>
    <w:rsid w:val="00945EC2"/>
    <w:rsid w:val="00953CF0"/>
    <w:rsid w:val="009613FA"/>
    <w:rsid w:val="00963FE4"/>
    <w:rsid w:val="00970024"/>
    <w:rsid w:val="00980227"/>
    <w:rsid w:val="00980C1C"/>
    <w:rsid w:val="0098224B"/>
    <w:rsid w:val="00982B61"/>
    <w:rsid w:val="00987918"/>
    <w:rsid w:val="00993CE6"/>
    <w:rsid w:val="009958FE"/>
    <w:rsid w:val="00996E81"/>
    <w:rsid w:val="009A218A"/>
    <w:rsid w:val="009A2620"/>
    <w:rsid w:val="009B01CF"/>
    <w:rsid w:val="009B0405"/>
    <w:rsid w:val="009B23F5"/>
    <w:rsid w:val="009B781B"/>
    <w:rsid w:val="009C08D0"/>
    <w:rsid w:val="009D184B"/>
    <w:rsid w:val="009D47C5"/>
    <w:rsid w:val="009D7F58"/>
    <w:rsid w:val="009E283A"/>
    <w:rsid w:val="009E7749"/>
    <w:rsid w:val="009F1339"/>
    <w:rsid w:val="009F2685"/>
    <w:rsid w:val="009F4FB1"/>
    <w:rsid w:val="009F71DE"/>
    <w:rsid w:val="00A01456"/>
    <w:rsid w:val="00A01990"/>
    <w:rsid w:val="00A0270F"/>
    <w:rsid w:val="00A03AFA"/>
    <w:rsid w:val="00A04021"/>
    <w:rsid w:val="00A0653F"/>
    <w:rsid w:val="00A12EC6"/>
    <w:rsid w:val="00A24BE5"/>
    <w:rsid w:val="00A26259"/>
    <w:rsid w:val="00A306A1"/>
    <w:rsid w:val="00A35579"/>
    <w:rsid w:val="00A3586D"/>
    <w:rsid w:val="00A36919"/>
    <w:rsid w:val="00A37452"/>
    <w:rsid w:val="00A4229B"/>
    <w:rsid w:val="00A4367B"/>
    <w:rsid w:val="00A510AD"/>
    <w:rsid w:val="00A67A63"/>
    <w:rsid w:val="00A748E1"/>
    <w:rsid w:val="00A75A74"/>
    <w:rsid w:val="00A7637B"/>
    <w:rsid w:val="00A80EC1"/>
    <w:rsid w:val="00A855B7"/>
    <w:rsid w:val="00A85CEC"/>
    <w:rsid w:val="00A873FD"/>
    <w:rsid w:val="00A90822"/>
    <w:rsid w:val="00A91BBF"/>
    <w:rsid w:val="00A9318F"/>
    <w:rsid w:val="00A94127"/>
    <w:rsid w:val="00A96295"/>
    <w:rsid w:val="00AA083C"/>
    <w:rsid w:val="00AA4489"/>
    <w:rsid w:val="00AA64CA"/>
    <w:rsid w:val="00AA7959"/>
    <w:rsid w:val="00AA7F11"/>
    <w:rsid w:val="00AB165B"/>
    <w:rsid w:val="00AB30AC"/>
    <w:rsid w:val="00AC1F36"/>
    <w:rsid w:val="00AC3DCD"/>
    <w:rsid w:val="00AC4136"/>
    <w:rsid w:val="00AD31A5"/>
    <w:rsid w:val="00AD6BC7"/>
    <w:rsid w:val="00AD7A8B"/>
    <w:rsid w:val="00AE0BDF"/>
    <w:rsid w:val="00AE1038"/>
    <w:rsid w:val="00AE6D35"/>
    <w:rsid w:val="00AF14D5"/>
    <w:rsid w:val="00AF5281"/>
    <w:rsid w:val="00AF61C0"/>
    <w:rsid w:val="00AF7B06"/>
    <w:rsid w:val="00B02627"/>
    <w:rsid w:val="00B03973"/>
    <w:rsid w:val="00B11093"/>
    <w:rsid w:val="00B13A32"/>
    <w:rsid w:val="00B20FDB"/>
    <w:rsid w:val="00B2175E"/>
    <w:rsid w:val="00B275DA"/>
    <w:rsid w:val="00B37020"/>
    <w:rsid w:val="00B418E3"/>
    <w:rsid w:val="00B424C2"/>
    <w:rsid w:val="00B4454D"/>
    <w:rsid w:val="00B46AAE"/>
    <w:rsid w:val="00B47724"/>
    <w:rsid w:val="00B54E32"/>
    <w:rsid w:val="00B57CC8"/>
    <w:rsid w:val="00B61802"/>
    <w:rsid w:val="00B62632"/>
    <w:rsid w:val="00B63C26"/>
    <w:rsid w:val="00B701AA"/>
    <w:rsid w:val="00B7076C"/>
    <w:rsid w:val="00B71FE2"/>
    <w:rsid w:val="00B720C0"/>
    <w:rsid w:val="00B73681"/>
    <w:rsid w:val="00B75AFE"/>
    <w:rsid w:val="00B779A8"/>
    <w:rsid w:val="00B8226C"/>
    <w:rsid w:val="00B842A2"/>
    <w:rsid w:val="00B84A2C"/>
    <w:rsid w:val="00B86570"/>
    <w:rsid w:val="00B86920"/>
    <w:rsid w:val="00B8726C"/>
    <w:rsid w:val="00B87C4E"/>
    <w:rsid w:val="00B906F9"/>
    <w:rsid w:val="00B914BD"/>
    <w:rsid w:val="00B917D2"/>
    <w:rsid w:val="00B91BFF"/>
    <w:rsid w:val="00B92865"/>
    <w:rsid w:val="00B9780B"/>
    <w:rsid w:val="00BA0F18"/>
    <w:rsid w:val="00BA1D05"/>
    <w:rsid w:val="00BA2ED0"/>
    <w:rsid w:val="00BA3236"/>
    <w:rsid w:val="00BA505C"/>
    <w:rsid w:val="00BA57BF"/>
    <w:rsid w:val="00BA5FBB"/>
    <w:rsid w:val="00BB3D0D"/>
    <w:rsid w:val="00BB71F8"/>
    <w:rsid w:val="00BC0CA6"/>
    <w:rsid w:val="00BC16C7"/>
    <w:rsid w:val="00BC2735"/>
    <w:rsid w:val="00BC3C25"/>
    <w:rsid w:val="00BC5FF4"/>
    <w:rsid w:val="00BC72EA"/>
    <w:rsid w:val="00BD4A7D"/>
    <w:rsid w:val="00BD52C4"/>
    <w:rsid w:val="00BD5B1A"/>
    <w:rsid w:val="00BD613B"/>
    <w:rsid w:val="00BE0548"/>
    <w:rsid w:val="00BE3E30"/>
    <w:rsid w:val="00BF0957"/>
    <w:rsid w:val="00BF3FCC"/>
    <w:rsid w:val="00BF483D"/>
    <w:rsid w:val="00C063FF"/>
    <w:rsid w:val="00C07508"/>
    <w:rsid w:val="00C12286"/>
    <w:rsid w:val="00C16CB2"/>
    <w:rsid w:val="00C21532"/>
    <w:rsid w:val="00C23499"/>
    <w:rsid w:val="00C250BB"/>
    <w:rsid w:val="00C25D68"/>
    <w:rsid w:val="00C26641"/>
    <w:rsid w:val="00C316C3"/>
    <w:rsid w:val="00C333EF"/>
    <w:rsid w:val="00C34AFD"/>
    <w:rsid w:val="00C35F91"/>
    <w:rsid w:val="00C43082"/>
    <w:rsid w:val="00C43DCB"/>
    <w:rsid w:val="00C451E0"/>
    <w:rsid w:val="00C4686F"/>
    <w:rsid w:val="00C52075"/>
    <w:rsid w:val="00C52749"/>
    <w:rsid w:val="00C53F7F"/>
    <w:rsid w:val="00C62EF2"/>
    <w:rsid w:val="00C63D40"/>
    <w:rsid w:val="00C63D8F"/>
    <w:rsid w:val="00C63FB9"/>
    <w:rsid w:val="00C70D68"/>
    <w:rsid w:val="00C720CB"/>
    <w:rsid w:val="00C7488A"/>
    <w:rsid w:val="00C763B6"/>
    <w:rsid w:val="00C77623"/>
    <w:rsid w:val="00C811BF"/>
    <w:rsid w:val="00C8547D"/>
    <w:rsid w:val="00C8619C"/>
    <w:rsid w:val="00C92467"/>
    <w:rsid w:val="00C95899"/>
    <w:rsid w:val="00CA1C69"/>
    <w:rsid w:val="00CC7D8D"/>
    <w:rsid w:val="00CD33F5"/>
    <w:rsid w:val="00CE1A5B"/>
    <w:rsid w:val="00CE7712"/>
    <w:rsid w:val="00CF08C4"/>
    <w:rsid w:val="00CF1B61"/>
    <w:rsid w:val="00CF4930"/>
    <w:rsid w:val="00CF5AA8"/>
    <w:rsid w:val="00D01537"/>
    <w:rsid w:val="00D0468E"/>
    <w:rsid w:val="00D04EE9"/>
    <w:rsid w:val="00D070AD"/>
    <w:rsid w:val="00D11E68"/>
    <w:rsid w:val="00D1379D"/>
    <w:rsid w:val="00D13F76"/>
    <w:rsid w:val="00D164BD"/>
    <w:rsid w:val="00D16711"/>
    <w:rsid w:val="00D20923"/>
    <w:rsid w:val="00D21A7E"/>
    <w:rsid w:val="00D2371C"/>
    <w:rsid w:val="00D2504D"/>
    <w:rsid w:val="00D26FED"/>
    <w:rsid w:val="00D31C9B"/>
    <w:rsid w:val="00D34205"/>
    <w:rsid w:val="00D3558F"/>
    <w:rsid w:val="00D4242D"/>
    <w:rsid w:val="00D425F5"/>
    <w:rsid w:val="00D42C25"/>
    <w:rsid w:val="00D43279"/>
    <w:rsid w:val="00D45559"/>
    <w:rsid w:val="00D60F5B"/>
    <w:rsid w:val="00D7082F"/>
    <w:rsid w:val="00D73819"/>
    <w:rsid w:val="00D74083"/>
    <w:rsid w:val="00D748BC"/>
    <w:rsid w:val="00D7628D"/>
    <w:rsid w:val="00D779D7"/>
    <w:rsid w:val="00D828F9"/>
    <w:rsid w:val="00D869AB"/>
    <w:rsid w:val="00D96302"/>
    <w:rsid w:val="00DA0499"/>
    <w:rsid w:val="00DA38B9"/>
    <w:rsid w:val="00DB1381"/>
    <w:rsid w:val="00DB7FEF"/>
    <w:rsid w:val="00DC0357"/>
    <w:rsid w:val="00DD09AF"/>
    <w:rsid w:val="00DD0EA2"/>
    <w:rsid w:val="00DD1BB8"/>
    <w:rsid w:val="00DD4B27"/>
    <w:rsid w:val="00DD6E99"/>
    <w:rsid w:val="00DE3087"/>
    <w:rsid w:val="00DE3CE4"/>
    <w:rsid w:val="00DE45C6"/>
    <w:rsid w:val="00DE5B91"/>
    <w:rsid w:val="00DF68E9"/>
    <w:rsid w:val="00DF7D38"/>
    <w:rsid w:val="00E066A9"/>
    <w:rsid w:val="00E07A78"/>
    <w:rsid w:val="00E1040A"/>
    <w:rsid w:val="00E13163"/>
    <w:rsid w:val="00E13531"/>
    <w:rsid w:val="00E14AD3"/>
    <w:rsid w:val="00E16A10"/>
    <w:rsid w:val="00E23AA6"/>
    <w:rsid w:val="00E241F1"/>
    <w:rsid w:val="00E266F5"/>
    <w:rsid w:val="00E3194C"/>
    <w:rsid w:val="00E34EB1"/>
    <w:rsid w:val="00E36A76"/>
    <w:rsid w:val="00E37AF9"/>
    <w:rsid w:val="00E40217"/>
    <w:rsid w:val="00E41D59"/>
    <w:rsid w:val="00E43863"/>
    <w:rsid w:val="00E4773E"/>
    <w:rsid w:val="00E51BDF"/>
    <w:rsid w:val="00E62EDB"/>
    <w:rsid w:val="00E63000"/>
    <w:rsid w:val="00E712F0"/>
    <w:rsid w:val="00E75688"/>
    <w:rsid w:val="00E77BB5"/>
    <w:rsid w:val="00E8040F"/>
    <w:rsid w:val="00E87172"/>
    <w:rsid w:val="00E9038A"/>
    <w:rsid w:val="00E90C40"/>
    <w:rsid w:val="00E923F8"/>
    <w:rsid w:val="00E94059"/>
    <w:rsid w:val="00EA10A8"/>
    <w:rsid w:val="00EA3FBB"/>
    <w:rsid w:val="00EA4547"/>
    <w:rsid w:val="00EA4C0F"/>
    <w:rsid w:val="00EB3711"/>
    <w:rsid w:val="00EB5786"/>
    <w:rsid w:val="00EC04CD"/>
    <w:rsid w:val="00EC21A6"/>
    <w:rsid w:val="00EC318B"/>
    <w:rsid w:val="00EC3BBB"/>
    <w:rsid w:val="00EC5130"/>
    <w:rsid w:val="00ED42D7"/>
    <w:rsid w:val="00ED564B"/>
    <w:rsid w:val="00ED6AB9"/>
    <w:rsid w:val="00EE3A97"/>
    <w:rsid w:val="00EE3C89"/>
    <w:rsid w:val="00EF1D4E"/>
    <w:rsid w:val="00EF28AF"/>
    <w:rsid w:val="00EF50E8"/>
    <w:rsid w:val="00EF6592"/>
    <w:rsid w:val="00F0749A"/>
    <w:rsid w:val="00F2266A"/>
    <w:rsid w:val="00F25632"/>
    <w:rsid w:val="00F27317"/>
    <w:rsid w:val="00F317F2"/>
    <w:rsid w:val="00F31E91"/>
    <w:rsid w:val="00F361A7"/>
    <w:rsid w:val="00F41C16"/>
    <w:rsid w:val="00F42E8A"/>
    <w:rsid w:val="00F43430"/>
    <w:rsid w:val="00F43FA0"/>
    <w:rsid w:val="00F46FCA"/>
    <w:rsid w:val="00F55DAB"/>
    <w:rsid w:val="00F618A1"/>
    <w:rsid w:val="00F61BD2"/>
    <w:rsid w:val="00F6308F"/>
    <w:rsid w:val="00F65434"/>
    <w:rsid w:val="00F6557F"/>
    <w:rsid w:val="00F65B57"/>
    <w:rsid w:val="00F660BA"/>
    <w:rsid w:val="00F6681B"/>
    <w:rsid w:val="00F67F6F"/>
    <w:rsid w:val="00F73204"/>
    <w:rsid w:val="00F757C2"/>
    <w:rsid w:val="00F818E1"/>
    <w:rsid w:val="00F81C9B"/>
    <w:rsid w:val="00F82FCE"/>
    <w:rsid w:val="00F843FA"/>
    <w:rsid w:val="00F86CCB"/>
    <w:rsid w:val="00F87D4D"/>
    <w:rsid w:val="00F91D26"/>
    <w:rsid w:val="00F926BA"/>
    <w:rsid w:val="00FA36D1"/>
    <w:rsid w:val="00FA386D"/>
    <w:rsid w:val="00FA3E0F"/>
    <w:rsid w:val="00FB47B2"/>
    <w:rsid w:val="00FB57A6"/>
    <w:rsid w:val="00FC266E"/>
    <w:rsid w:val="00FD1AED"/>
    <w:rsid w:val="00FD2FD1"/>
    <w:rsid w:val="00FD619B"/>
    <w:rsid w:val="00FE7803"/>
    <w:rsid w:val="00FF271C"/>
    <w:rsid w:val="00FF2D5B"/>
    <w:rsid w:val="00FF6C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91E4D9"/>
  <w15:chartTrackingRefBased/>
  <w15:docId w15:val="{99E86FC6-FC1B-DD4C-AA8C-34D6FA4EB61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51D99"/>
    <w:pPr>
      <w:numPr>
        <w:numId w:val="6"/>
      </w:numPr>
      <w:pBdr>
        <w:top w:val="single" w:sz="8" w:space="0" w:color="ED7D31" w:themeColor="accent2"/>
        <w:left w:val="single" w:sz="8" w:space="0" w:color="ED7D31" w:themeColor="accent2"/>
        <w:bottom w:val="single" w:sz="8" w:space="0" w:color="ED7D31" w:themeColor="accent2"/>
        <w:right w:val="single" w:sz="8" w:space="0" w:color="ED7D31" w:themeColor="accent2"/>
      </w:pBdr>
      <w:shd w:val="clear" w:color="auto" w:fill="FBE4D5" w:themeFill="accent2" w:themeFillTint="33"/>
      <w:spacing w:before="480" w:after="100" w:line="269" w:lineRule="auto"/>
      <w:contextualSpacing/>
      <w:outlineLvl w:val="0"/>
    </w:pPr>
    <w:rPr>
      <w:rFonts w:asciiTheme="majorHAnsi" w:eastAsiaTheme="majorEastAsia" w:hAnsiTheme="majorHAnsi" w:cstheme="majorBidi"/>
      <w:b/>
      <w:bCs/>
      <w:iCs/>
      <w:color w:val="823B0B" w:themeColor="accent2" w:themeShade="7F"/>
      <w:sz w:val="28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EE3C89"/>
    <w:pPr>
      <w:numPr>
        <w:ilvl w:val="1"/>
        <w:numId w:val="6"/>
      </w:numPr>
      <w:pBdr>
        <w:top w:val="single" w:sz="4" w:space="0" w:color="ED7D31" w:themeColor="accent2"/>
        <w:left w:val="single" w:sz="48" w:space="2" w:color="ED7D31" w:themeColor="accent2"/>
        <w:bottom w:val="single" w:sz="4" w:space="0" w:color="ED7D31" w:themeColor="accent2"/>
        <w:right w:val="single" w:sz="4" w:space="4" w:color="ED7D31" w:themeColor="accent2"/>
      </w:pBdr>
      <w:spacing w:before="200" w:after="100" w:line="269" w:lineRule="auto"/>
      <w:contextualSpacing/>
      <w:outlineLvl w:val="1"/>
    </w:pPr>
    <w:rPr>
      <w:rFonts w:eastAsiaTheme="majorEastAsia" w:cstheme="minorHAnsi"/>
      <w:b/>
      <w:bCs/>
      <w:iCs/>
      <w:color w:val="C45911" w:themeColor="accent2" w:themeShade="BF"/>
    </w:rPr>
  </w:style>
  <w:style w:type="paragraph" w:styleId="Heading3">
    <w:name w:val="heading 3"/>
    <w:basedOn w:val="Heading4"/>
    <w:link w:val="Heading3Char"/>
    <w:autoRedefine/>
    <w:uiPriority w:val="9"/>
    <w:unhideWhenUsed/>
    <w:qFormat/>
    <w:rsid w:val="00C35F91"/>
    <w:pPr>
      <w:numPr>
        <w:ilvl w:val="2"/>
      </w:numPr>
      <w:pBdr>
        <w:left w:val="single" w:sz="48" w:space="2" w:color="ED7D31" w:themeColor="accent2"/>
        <w:bottom w:val="single" w:sz="4" w:space="0" w:color="ED7D31" w:themeColor="accent2"/>
      </w:pBdr>
      <w:outlineLvl w:val="2"/>
    </w:pPr>
    <w:rPr>
      <w:b w:val="0"/>
      <w:bCs w:val="0"/>
      <w:iCs w:val="0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F002F"/>
    <w:pPr>
      <w:numPr>
        <w:ilvl w:val="3"/>
        <w:numId w:val="6"/>
      </w:numPr>
      <w:pBdr>
        <w:left w:val="single" w:sz="4" w:space="2" w:color="ED7D31" w:themeColor="accent2"/>
        <w:bottom w:val="single" w:sz="4" w:space="2" w:color="ED7D31" w:themeColor="accent2"/>
      </w:pBdr>
      <w:spacing w:before="200" w:after="100"/>
      <w:contextualSpacing/>
      <w:outlineLvl w:val="3"/>
    </w:pPr>
    <w:rPr>
      <w:rFonts w:asciiTheme="majorHAnsi" w:eastAsiaTheme="majorEastAsia" w:hAnsiTheme="majorHAnsi" w:cstheme="majorBidi"/>
      <w:b/>
      <w:bCs/>
      <w:iCs/>
      <w:color w:val="C45911" w:themeColor="accent2" w:themeShade="BF"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5F002F"/>
    <w:pPr>
      <w:numPr>
        <w:ilvl w:val="4"/>
        <w:numId w:val="6"/>
      </w:numPr>
      <w:pBdr>
        <w:left w:val="dotted" w:sz="4" w:space="2" w:color="ED7D31" w:themeColor="accent2"/>
        <w:bottom w:val="dotted" w:sz="4" w:space="2" w:color="ED7D31" w:themeColor="accent2"/>
      </w:pBdr>
      <w:spacing w:before="200" w:after="100"/>
      <w:contextualSpacing/>
      <w:outlineLvl w:val="4"/>
    </w:pPr>
    <w:rPr>
      <w:rFonts w:asciiTheme="majorHAnsi" w:eastAsiaTheme="majorEastAsia" w:hAnsiTheme="majorHAnsi" w:cstheme="majorBidi"/>
      <w:b/>
      <w:bCs/>
      <w:iCs/>
      <w:color w:val="C45911" w:themeColor="accent2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35F91"/>
    <w:pPr>
      <w:keepNext/>
      <w:keepLines/>
      <w:numPr>
        <w:ilvl w:val="5"/>
        <w:numId w:val="6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35F91"/>
    <w:pPr>
      <w:keepNext/>
      <w:keepLines/>
      <w:numPr>
        <w:ilvl w:val="6"/>
        <w:numId w:val="6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35F91"/>
    <w:pPr>
      <w:keepNext/>
      <w:keepLines/>
      <w:numPr>
        <w:ilvl w:val="7"/>
        <w:numId w:val="6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35F91"/>
    <w:pPr>
      <w:keepNext/>
      <w:keepLines/>
      <w:numPr>
        <w:ilvl w:val="8"/>
        <w:numId w:val="6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51D99"/>
    <w:rPr>
      <w:rFonts w:asciiTheme="majorHAnsi" w:eastAsiaTheme="majorEastAsia" w:hAnsiTheme="majorHAnsi" w:cstheme="majorBidi"/>
      <w:b/>
      <w:bCs/>
      <w:iCs/>
      <w:color w:val="823B0B" w:themeColor="accent2" w:themeShade="7F"/>
      <w:sz w:val="28"/>
      <w:shd w:val="clear" w:color="auto" w:fill="FBE4D5" w:themeFill="accent2" w:themeFillTint="33"/>
    </w:rPr>
  </w:style>
  <w:style w:type="character" w:customStyle="1" w:styleId="Heading2Char">
    <w:name w:val="Heading 2 Char"/>
    <w:basedOn w:val="DefaultParagraphFont"/>
    <w:link w:val="Heading2"/>
    <w:uiPriority w:val="9"/>
    <w:rsid w:val="00EE3C89"/>
    <w:rPr>
      <w:rFonts w:eastAsiaTheme="majorEastAsia" w:cstheme="minorHAnsi"/>
      <w:b/>
      <w:bCs/>
      <w:iCs/>
      <w:color w:val="C45911" w:themeColor="accent2" w:themeShade="BF"/>
    </w:rPr>
  </w:style>
  <w:style w:type="character" w:customStyle="1" w:styleId="Heading4Char">
    <w:name w:val="Heading 4 Char"/>
    <w:basedOn w:val="DefaultParagraphFont"/>
    <w:link w:val="Heading4"/>
    <w:uiPriority w:val="9"/>
    <w:rsid w:val="005F002F"/>
    <w:rPr>
      <w:rFonts w:asciiTheme="majorHAnsi" w:eastAsiaTheme="majorEastAsia" w:hAnsiTheme="majorHAnsi" w:cstheme="majorBidi"/>
      <w:b/>
      <w:bCs/>
      <w:iCs/>
      <w:color w:val="C45911" w:themeColor="accent2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5F002F"/>
    <w:rPr>
      <w:rFonts w:asciiTheme="majorHAnsi" w:eastAsiaTheme="majorEastAsia" w:hAnsiTheme="majorHAnsi" w:cstheme="majorBidi"/>
      <w:b/>
      <w:bCs/>
      <w:iCs/>
      <w:color w:val="C45911" w:themeColor="accent2" w:themeShade="BF"/>
    </w:rPr>
  </w:style>
  <w:style w:type="character" w:customStyle="1" w:styleId="Heading3Char">
    <w:name w:val="Heading 3 Char"/>
    <w:basedOn w:val="DefaultParagraphFont"/>
    <w:link w:val="Heading3"/>
    <w:uiPriority w:val="9"/>
    <w:rsid w:val="00C35F91"/>
    <w:rPr>
      <w:rFonts w:asciiTheme="majorHAnsi" w:eastAsiaTheme="majorEastAsia" w:hAnsiTheme="majorHAnsi" w:cstheme="majorBidi"/>
      <w:color w:val="C45911" w:themeColor="accent2" w:themeShade="BF"/>
    </w:rPr>
  </w:style>
  <w:style w:type="character" w:styleId="Hyperlink">
    <w:name w:val="Hyperlink"/>
    <w:basedOn w:val="DefaultParagraphFont"/>
    <w:uiPriority w:val="99"/>
    <w:unhideWhenUsed/>
    <w:rsid w:val="008F2FF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F2FF6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395740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41D59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n-GB"/>
    </w:rPr>
  </w:style>
  <w:style w:type="numbering" w:customStyle="1" w:styleId="CurrentList1">
    <w:name w:val="Current List1"/>
    <w:uiPriority w:val="99"/>
    <w:rsid w:val="00C35F91"/>
    <w:pPr>
      <w:numPr>
        <w:numId w:val="7"/>
      </w:numPr>
    </w:pPr>
  </w:style>
  <w:style w:type="character" w:customStyle="1" w:styleId="Heading6Char">
    <w:name w:val="Heading 6 Char"/>
    <w:basedOn w:val="DefaultParagraphFont"/>
    <w:link w:val="Heading6"/>
    <w:uiPriority w:val="9"/>
    <w:semiHidden/>
    <w:rsid w:val="00C35F9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35F9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35F9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35F9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styleId="HTMLCode">
    <w:name w:val="HTML Code"/>
    <w:basedOn w:val="DefaultParagraphFont"/>
    <w:uiPriority w:val="99"/>
    <w:semiHidden/>
    <w:unhideWhenUsed/>
    <w:rsid w:val="00E41D59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41C1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C1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41C16"/>
    <w:pPr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41C16"/>
    <w:rPr>
      <w:rFonts w:ascii="Calibri" w:hAnsi="Calibri" w:cs="Calibri"/>
      <w:lang w:val="en-US"/>
    </w:rPr>
  </w:style>
  <w:style w:type="paragraph" w:styleId="ListParagraph">
    <w:name w:val="List Paragraph"/>
    <w:basedOn w:val="Normal"/>
    <w:uiPriority w:val="34"/>
    <w:qFormat/>
    <w:rsid w:val="00E9038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19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993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812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0706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1181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230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192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107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861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881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85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98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224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6645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336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7530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636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2734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4020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0641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958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6398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96031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176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9373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86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6921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0788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1354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427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4538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07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3623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191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900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593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5829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uniprot.org/uniprotkb?query=%28taxonomy_id%3A9258%29%20ifn" TargetMode="External"/><Relationship Id="rId13" Type="http://schemas.openxmlformats.org/officeDocument/2006/relationships/hyperlink" Target="https://unisyd-my.sharepoint.com/:f:/g/personal/jose_mijangosaraujo_sydney_edu_au/EjJB3KYKd75FrslR_htLuK8BXrM_vVGLR9rJ3uDXqNO2cw?email=agar8199%40uni.sydney.edu.au&amp;e=EuLu8q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filezilla-project.org" TargetMode="External"/><Relationship Id="rId12" Type="http://schemas.openxmlformats.org/officeDocument/2006/relationships/hyperlink" Target="http://georges.biomatix.org/storage/app/media/uploaded-files/tutorial4dartrdatamanipulation22-dec-21-3.pdf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hyperlink" Target="https://my.nci.org.au/mancini/signup/0" TargetMode="External"/><Relationship Id="rId11" Type="http://schemas.openxmlformats.org/officeDocument/2006/relationships/hyperlink" Target="http://georges.biomatix.org/storage/app/media/uploaded-files/tutorial3bdartrdatastructuresandinputfromsourcesotherthandartlmagv2-2.pdf" TargetMode="External"/><Relationship Id="rId5" Type="http://schemas.openxmlformats.org/officeDocument/2006/relationships/hyperlink" Target="https://github.com/green-striped-gecko/dartR/wiki/Installation-tutorial" TargetMode="External"/><Relationship Id="rId15" Type="http://schemas.openxmlformats.org/officeDocument/2006/relationships/hyperlink" Target="http://www.discoveryandinnovation.com/bioinformatics/glossary.html" TargetMode="External"/><Relationship Id="rId10" Type="http://schemas.openxmlformats.org/officeDocument/2006/relationships/hyperlink" Target="http://georges.biomatix.org/storage/app/media/uploaded-files/Tutorial_1_dartR_RStudio_Refresher_22-Dec-21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bookdown.org/daniel_dauber_io/r4np_book/starting-your-r-projects.html" TargetMode="External"/><Relationship Id="rId14" Type="http://schemas.openxmlformats.org/officeDocument/2006/relationships/hyperlink" Target="https://unisyd-my.sharepoint.com/:f:/g/personal/jose_mijangosaraujo_sydney_edu_au/Ej9DLFvwVAhIvWc9n-MJJmwBDPIqr3pCkBuGYqhwpBWUHA?email=agar8199%40uni.sydney.edu.au&amp;e=0OYTsK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00</TotalTime>
  <Pages>4</Pages>
  <Words>2491</Words>
  <Characters>14199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uis.Mijangos Araujo</dc:creator>
  <cp:keywords/>
  <dc:description/>
  <cp:lastModifiedBy>Luis.Mijangos Araujo</cp:lastModifiedBy>
  <cp:revision>11</cp:revision>
  <dcterms:created xsi:type="dcterms:W3CDTF">2023-03-16T01:26:00Z</dcterms:created>
  <dcterms:modified xsi:type="dcterms:W3CDTF">2023-05-10T06:26:00Z</dcterms:modified>
</cp:coreProperties>
</file>